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633D" w:rsidRPr="002E65F7" w:rsidRDefault="009B633D" w:rsidP="009B633D">
      <w:pPr>
        <w:jc w:val="center"/>
        <w:rPr>
          <w:i/>
          <w:sz w:val="28"/>
          <w:szCs w:val="28"/>
        </w:rPr>
      </w:pPr>
    </w:p>
    <w:p w:rsidR="009B633D" w:rsidRPr="002E65F7" w:rsidRDefault="009B633D" w:rsidP="009B633D">
      <w:pPr>
        <w:jc w:val="center"/>
        <w:rPr>
          <w:sz w:val="28"/>
          <w:szCs w:val="28"/>
        </w:rPr>
      </w:pPr>
    </w:p>
    <w:p w:rsidR="009B633D" w:rsidRPr="002E65F7" w:rsidRDefault="009B633D" w:rsidP="009B633D">
      <w:pPr>
        <w:jc w:val="center"/>
        <w:rPr>
          <w:sz w:val="28"/>
          <w:szCs w:val="28"/>
        </w:rPr>
      </w:pPr>
      <w:bookmarkStart w:id="0" w:name="_Hlt44946292"/>
      <w:bookmarkEnd w:id="0"/>
    </w:p>
    <w:p w:rsidR="009B633D" w:rsidRPr="002E65F7" w:rsidRDefault="009B633D" w:rsidP="009B633D">
      <w:pPr>
        <w:jc w:val="center"/>
        <w:rPr>
          <w:sz w:val="28"/>
          <w:szCs w:val="28"/>
        </w:rPr>
      </w:pPr>
    </w:p>
    <w:p w:rsidR="009B633D" w:rsidRPr="002E65F7" w:rsidRDefault="00456179" w:rsidP="009B633D">
      <w:pPr>
        <w:jc w:val="center"/>
        <w:rPr>
          <w:b/>
          <w:sz w:val="28"/>
          <w:szCs w:val="28"/>
        </w:rPr>
      </w:pPr>
      <w:r w:rsidRPr="002E65F7">
        <w:rPr>
          <w:b/>
          <w:sz w:val="28"/>
          <w:szCs w:val="28"/>
        </w:rPr>
        <w:t>SUPPORTING STATEMENT</w:t>
      </w:r>
    </w:p>
    <w:p w:rsidR="00635119" w:rsidRPr="002E65F7" w:rsidRDefault="00635119" w:rsidP="009B633D">
      <w:pPr>
        <w:jc w:val="center"/>
        <w:rPr>
          <w:b/>
          <w:sz w:val="28"/>
          <w:szCs w:val="28"/>
        </w:rPr>
      </w:pPr>
    </w:p>
    <w:p w:rsidR="009B633D" w:rsidRPr="002E65F7" w:rsidRDefault="00456179" w:rsidP="009B633D">
      <w:pPr>
        <w:jc w:val="center"/>
        <w:rPr>
          <w:sz w:val="28"/>
          <w:szCs w:val="28"/>
        </w:rPr>
      </w:pPr>
      <w:r w:rsidRPr="002E65F7">
        <w:rPr>
          <w:b/>
          <w:sz w:val="28"/>
          <w:szCs w:val="28"/>
        </w:rPr>
        <w:t>Part A</w:t>
      </w:r>
    </w:p>
    <w:p w:rsidR="009B633D" w:rsidRPr="002E65F7" w:rsidRDefault="009B633D" w:rsidP="009B633D">
      <w:pPr>
        <w:jc w:val="center"/>
        <w:rPr>
          <w:sz w:val="28"/>
          <w:szCs w:val="28"/>
        </w:rPr>
      </w:pPr>
    </w:p>
    <w:p w:rsidR="009B633D" w:rsidRPr="002E65F7" w:rsidRDefault="009B633D" w:rsidP="009B633D">
      <w:pPr>
        <w:jc w:val="center"/>
        <w:rPr>
          <w:sz w:val="28"/>
          <w:szCs w:val="28"/>
        </w:rPr>
      </w:pPr>
    </w:p>
    <w:p w:rsidR="009B633D" w:rsidRPr="002E65F7" w:rsidRDefault="009B633D" w:rsidP="009B633D">
      <w:pPr>
        <w:jc w:val="center"/>
        <w:rPr>
          <w:sz w:val="28"/>
          <w:szCs w:val="28"/>
        </w:rPr>
      </w:pPr>
    </w:p>
    <w:p w:rsidR="009B633D" w:rsidRPr="002E65F7" w:rsidRDefault="009B633D" w:rsidP="009B633D">
      <w:pPr>
        <w:jc w:val="center"/>
        <w:rPr>
          <w:sz w:val="28"/>
          <w:szCs w:val="28"/>
        </w:rPr>
      </w:pPr>
    </w:p>
    <w:p w:rsidR="009B633D" w:rsidRPr="002E65F7" w:rsidRDefault="009B633D" w:rsidP="009B633D">
      <w:pPr>
        <w:jc w:val="center"/>
        <w:rPr>
          <w:sz w:val="28"/>
          <w:szCs w:val="28"/>
        </w:rPr>
      </w:pPr>
    </w:p>
    <w:p w:rsidR="009B633D" w:rsidRPr="002E65F7" w:rsidRDefault="009B633D" w:rsidP="009B633D">
      <w:pPr>
        <w:jc w:val="center"/>
        <w:rPr>
          <w:sz w:val="28"/>
          <w:szCs w:val="28"/>
        </w:rPr>
      </w:pPr>
    </w:p>
    <w:p w:rsidR="00B8601A" w:rsidRPr="00ED72CF" w:rsidRDefault="00B8601A" w:rsidP="00B8601A">
      <w:pPr>
        <w:jc w:val="center"/>
        <w:rPr>
          <w:sz w:val="28"/>
          <w:szCs w:val="28"/>
        </w:rPr>
      </w:pPr>
      <w:r w:rsidRPr="00ED72CF">
        <w:rPr>
          <w:sz w:val="28"/>
          <w:szCs w:val="28"/>
        </w:rPr>
        <w:t>Using Health Information Technology in Practice Redesign: Impact of Health Information Technology on Workflow</w:t>
      </w:r>
    </w:p>
    <w:p w:rsidR="009B633D" w:rsidRPr="002E65F7" w:rsidRDefault="009B633D" w:rsidP="009B633D">
      <w:pPr>
        <w:jc w:val="center"/>
        <w:rPr>
          <w:i/>
          <w:sz w:val="28"/>
          <w:szCs w:val="28"/>
        </w:rPr>
      </w:pPr>
    </w:p>
    <w:p w:rsidR="009B633D" w:rsidRPr="002E65F7" w:rsidRDefault="009B633D" w:rsidP="009B633D">
      <w:pPr>
        <w:jc w:val="center"/>
        <w:rPr>
          <w:sz w:val="28"/>
          <w:szCs w:val="28"/>
        </w:rPr>
      </w:pPr>
    </w:p>
    <w:p w:rsidR="009B633D" w:rsidRPr="002E65F7" w:rsidRDefault="009B633D" w:rsidP="009B633D">
      <w:pPr>
        <w:jc w:val="center"/>
        <w:rPr>
          <w:sz w:val="28"/>
          <w:szCs w:val="28"/>
        </w:rPr>
      </w:pPr>
    </w:p>
    <w:p w:rsidR="009B633D" w:rsidRPr="002E65F7" w:rsidRDefault="009B633D" w:rsidP="009B633D">
      <w:pPr>
        <w:jc w:val="center"/>
        <w:rPr>
          <w:sz w:val="28"/>
          <w:szCs w:val="28"/>
        </w:rPr>
      </w:pPr>
    </w:p>
    <w:p w:rsidR="009B633D" w:rsidRPr="00ED72CF" w:rsidRDefault="00BB1C2F" w:rsidP="009B633D">
      <w:pPr>
        <w:jc w:val="center"/>
        <w:rPr>
          <w:sz w:val="28"/>
          <w:szCs w:val="28"/>
        </w:rPr>
      </w:pPr>
      <w:r w:rsidRPr="002E65F7">
        <w:rPr>
          <w:b/>
          <w:sz w:val="28"/>
          <w:szCs w:val="28"/>
        </w:rPr>
        <w:t>Version</w:t>
      </w:r>
      <w:r w:rsidR="00DF169F">
        <w:rPr>
          <w:b/>
          <w:sz w:val="28"/>
          <w:szCs w:val="28"/>
        </w:rPr>
        <w:t xml:space="preserve">: </w:t>
      </w:r>
      <w:r w:rsidR="00DF169F" w:rsidRPr="00DF169F">
        <w:rPr>
          <w:sz w:val="28"/>
          <w:szCs w:val="28"/>
        </w:rPr>
        <w:t>O</w:t>
      </w:r>
      <w:r w:rsidR="00592F5E">
        <w:rPr>
          <w:sz w:val="28"/>
          <w:szCs w:val="28"/>
        </w:rPr>
        <w:t xml:space="preserve">ctober </w:t>
      </w:r>
      <w:r w:rsidR="00B97EEE">
        <w:rPr>
          <w:sz w:val="28"/>
          <w:szCs w:val="28"/>
        </w:rPr>
        <w:t>4</w:t>
      </w:r>
      <w:r w:rsidR="00B97EEE">
        <w:rPr>
          <w:sz w:val="28"/>
          <w:szCs w:val="28"/>
          <w:vertAlign w:val="superscript"/>
        </w:rPr>
        <w:t>th</w:t>
      </w:r>
      <w:r w:rsidR="001B5935" w:rsidRPr="00ED72CF">
        <w:rPr>
          <w:sz w:val="28"/>
          <w:szCs w:val="28"/>
        </w:rPr>
        <w:t>, 2012</w:t>
      </w:r>
    </w:p>
    <w:p w:rsidR="009B633D" w:rsidRPr="002E65F7" w:rsidRDefault="009B633D" w:rsidP="009B633D">
      <w:pPr>
        <w:jc w:val="center"/>
        <w:rPr>
          <w:i/>
          <w:sz w:val="28"/>
          <w:szCs w:val="28"/>
        </w:rPr>
      </w:pPr>
    </w:p>
    <w:p w:rsidR="009B633D" w:rsidRPr="002E65F7" w:rsidRDefault="009B633D" w:rsidP="009B633D">
      <w:pPr>
        <w:jc w:val="center"/>
        <w:rPr>
          <w:sz w:val="28"/>
          <w:szCs w:val="28"/>
        </w:rPr>
      </w:pPr>
    </w:p>
    <w:p w:rsidR="009B633D" w:rsidRPr="002E65F7" w:rsidRDefault="009B633D" w:rsidP="009B633D">
      <w:pPr>
        <w:jc w:val="center"/>
        <w:rPr>
          <w:sz w:val="28"/>
          <w:szCs w:val="28"/>
        </w:rPr>
      </w:pPr>
    </w:p>
    <w:p w:rsidR="009B633D" w:rsidRPr="002E65F7" w:rsidRDefault="009B633D" w:rsidP="009B633D">
      <w:pPr>
        <w:jc w:val="center"/>
        <w:rPr>
          <w:sz w:val="28"/>
          <w:szCs w:val="28"/>
        </w:rPr>
      </w:pPr>
    </w:p>
    <w:p w:rsidR="009B633D" w:rsidRPr="002E65F7" w:rsidRDefault="009B633D" w:rsidP="009B633D">
      <w:pPr>
        <w:jc w:val="center"/>
        <w:rPr>
          <w:sz w:val="28"/>
          <w:szCs w:val="28"/>
        </w:rPr>
      </w:pPr>
    </w:p>
    <w:p w:rsidR="009B633D" w:rsidRPr="002E65F7" w:rsidRDefault="009B633D" w:rsidP="009B633D">
      <w:pPr>
        <w:jc w:val="center"/>
        <w:rPr>
          <w:sz w:val="28"/>
          <w:szCs w:val="28"/>
        </w:rPr>
      </w:pPr>
    </w:p>
    <w:p w:rsidR="009B633D" w:rsidRPr="002E65F7" w:rsidRDefault="009B633D" w:rsidP="009B633D">
      <w:pPr>
        <w:jc w:val="center"/>
        <w:rPr>
          <w:sz w:val="28"/>
          <w:szCs w:val="28"/>
        </w:rPr>
      </w:pPr>
      <w:r w:rsidRPr="002E65F7">
        <w:rPr>
          <w:sz w:val="28"/>
          <w:szCs w:val="28"/>
        </w:rPr>
        <w:t xml:space="preserve">Agency </w:t>
      </w:r>
      <w:r w:rsidR="00B8601A" w:rsidRPr="002E65F7">
        <w:rPr>
          <w:sz w:val="28"/>
          <w:szCs w:val="28"/>
        </w:rPr>
        <w:t>for</w:t>
      </w:r>
      <w:r w:rsidRPr="002E65F7">
        <w:rPr>
          <w:sz w:val="28"/>
          <w:szCs w:val="28"/>
        </w:rPr>
        <w:t xml:space="preserve"> Healthcare Research and Quality (AHRQ)</w:t>
      </w:r>
    </w:p>
    <w:p w:rsidR="009B633D" w:rsidRPr="002E65F7" w:rsidRDefault="009B633D">
      <w:pPr>
        <w:rPr>
          <w:sz w:val="28"/>
          <w:szCs w:val="28"/>
        </w:rPr>
      </w:pPr>
    </w:p>
    <w:p w:rsidR="009B633D" w:rsidRPr="002E65F7" w:rsidRDefault="009B633D">
      <w:pPr>
        <w:rPr>
          <w:sz w:val="28"/>
          <w:szCs w:val="28"/>
        </w:rPr>
      </w:pPr>
    </w:p>
    <w:p w:rsidR="009B633D" w:rsidRPr="002E65F7" w:rsidRDefault="009B633D" w:rsidP="008C580E">
      <w:pPr>
        <w:rPr>
          <w:b/>
        </w:rPr>
      </w:pPr>
      <w:r w:rsidRPr="002E65F7">
        <w:br w:type="page"/>
      </w:r>
      <w:r w:rsidRPr="002E65F7">
        <w:rPr>
          <w:b/>
        </w:rPr>
        <w:lastRenderedPageBreak/>
        <w:t>Table of contents</w:t>
      </w:r>
    </w:p>
    <w:p w:rsidR="00752EAE" w:rsidRDefault="00DB23BA">
      <w:pPr>
        <w:pStyle w:val="TOC1"/>
        <w:tabs>
          <w:tab w:val="right" w:leader="dot" w:pos="8630"/>
        </w:tabs>
        <w:rPr>
          <w:rFonts w:asciiTheme="minorHAnsi" w:eastAsiaTheme="minorEastAsia" w:hAnsiTheme="minorHAnsi" w:cstheme="minorBidi"/>
          <w:noProof/>
          <w:sz w:val="22"/>
          <w:szCs w:val="22"/>
        </w:rPr>
      </w:pPr>
      <w:r>
        <w:fldChar w:fldCharType="begin"/>
      </w:r>
      <w:r w:rsidR="008B3460">
        <w:instrText xml:space="preserve"> TOC \o "1-3" \h \z \u </w:instrText>
      </w:r>
      <w:r>
        <w:fldChar w:fldCharType="separate"/>
      </w:r>
      <w:hyperlink w:anchor="_Toc333859329" w:history="1">
        <w:r w:rsidR="00752EAE" w:rsidRPr="00E51508">
          <w:rPr>
            <w:rStyle w:val="Hyperlink"/>
            <w:noProof/>
          </w:rPr>
          <w:t>A. Justification</w:t>
        </w:r>
        <w:r w:rsidR="00752EAE">
          <w:rPr>
            <w:noProof/>
            <w:webHidden/>
          </w:rPr>
          <w:tab/>
        </w:r>
        <w:r>
          <w:rPr>
            <w:noProof/>
            <w:webHidden/>
          </w:rPr>
          <w:fldChar w:fldCharType="begin"/>
        </w:r>
        <w:r w:rsidR="00752EAE">
          <w:rPr>
            <w:noProof/>
            <w:webHidden/>
          </w:rPr>
          <w:instrText xml:space="preserve"> PAGEREF _Toc333859329 \h </w:instrText>
        </w:r>
        <w:r>
          <w:rPr>
            <w:noProof/>
            <w:webHidden/>
          </w:rPr>
        </w:r>
        <w:r>
          <w:rPr>
            <w:noProof/>
            <w:webHidden/>
          </w:rPr>
          <w:fldChar w:fldCharType="separate"/>
        </w:r>
        <w:r w:rsidR="00F30F7C">
          <w:rPr>
            <w:noProof/>
            <w:webHidden/>
          </w:rPr>
          <w:t>- 3 -</w:t>
        </w:r>
        <w:r>
          <w:rPr>
            <w:noProof/>
            <w:webHidden/>
          </w:rPr>
          <w:fldChar w:fldCharType="end"/>
        </w:r>
      </w:hyperlink>
    </w:p>
    <w:p w:rsidR="00752EAE" w:rsidRDefault="00DB23BA">
      <w:pPr>
        <w:pStyle w:val="TOC2"/>
        <w:tabs>
          <w:tab w:val="right" w:leader="dot" w:pos="8630"/>
        </w:tabs>
        <w:rPr>
          <w:rFonts w:asciiTheme="minorHAnsi" w:eastAsiaTheme="minorEastAsia" w:hAnsiTheme="minorHAnsi" w:cstheme="minorBidi"/>
          <w:noProof/>
          <w:sz w:val="22"/>
          <w:szCs w:val="22"/>
        </w:rPr>
      </w:pPr>
      <w:hyperlink w:anchor="_Toc333859330" w:history="1">
        <w:r w:rsidR="00752EAE" w:rsidRPr="00E51508">
          <w:rPr>
            <w:rStyle w:val="Hyperlink"/>
            <w:noProof/>
          </w:rPr>
          <w:t>1. Circumstances that make the collection of information necessary</w:t>
        </w:r>
        <w:r w:rsidR="00752EAE">
          <w:rPr>
            <w:noProof/>
            <w:webHidden/>
          </w:rPr>
          <w:tab/>
        </w:r>
        <w:r>
          <w:rPr>
            <w:noProof/>
            <w:webHidden/>
          </w:rPr>
          <w:fldChar w:fldCharType="begin"/>
        </w:r>
        <w:r w:rsidR="00752EAE">
          <w:rPr>
            <w:noProof/>
            <w:webHidden/>
          </w:rPr>
          <w:instrText xml:space="preserve"> PAGEREF _Toc333859330 \h </w:instrText>
        </w:r>
        <w:r>
          <w:rPr>
            <w:noProof/>
            <w:webHidden/>
          </w:rPr>
        </w:r>
        <w:r>
          <w:rPr>
            <w:noProof/>
            <w:webHidden/>
          </w:rPr>
          <w:fldChar w:fldCharType="separate"/>
        </w:r>
        <w:r w:rsidR="00F30F7C">
          <w:rPr>
            <w:noProof/>
            <w:webHidden/>
          </w:rPr>
          <w:t>- 3 -</w:t>
        </w:r>
        <w:r>
          <w:rPr>
            <w:noProof/>
            <w:webHidden/>
          </w:rPr>
          <w:fldChar w:fldCharType="end"/>
        </w:r>
      </w:hyperlink>
    </w:p>
    <w:p w:rsidR="00752EAE" w:rsidRDefault="00DB23BA">
      <w:pPr>
        <w:pStyle w:val="TOC2"/>
        <w:tabs>
          <w:tab w:val="right" w:leader="dot" w:pos="8630"/>
        </w:tabs>
        <w:rPr>
          <w:rFonts w:asciiTheme="minorHAnsi" w:eastAsiaTheme="minorEastAsia" w:hAnsiTheme="minorHAnsi" w:cstheme="minorBidi"/>
          <w:noProof/>
          <w:sz w:val="22"/>
          <w:szCs w:val="22"/>
        </w:rPr>
      </w:pPr>
      <w:hyperlink w:anchor="_Toc333859331" w:history="1">
        <w:r w:rsidR="00752EAE" w:rsidRPr="00E51508">
          <w:rPr>
            <w:rStyle w:val="Hyperlink"/>
            <w:noProof/>
          </w:rPr>
          <w:t>2. Purpose and Use of Information</w:t>
        </w:r>
        <w:r w:rsidR="00752EAE">
          <w:rPr>
            <w:noProof/>
            <w:webHidden/>
          </w:rPr>
          <w:tab/>
        </w:r>
        <w:r>
          <w:rPr>
            <w:noProof/>
            <w:webHidden/>
          </w:rPr>
          <w:fldChar w:fldCharType="begin"/>
        </w:r>
        <w:r w:rsidR="00752EAE">
          <w:rPr>
            <w:noProof/>
            <w:webHidden/>
          </w:rPr>
          <w:instrText xml:space="preserve"> PAGEREF _Toc333859331 \h </w:instrText>
        </w:r>
        <w:r>
          <w:rPr>
            <w:noProof/>
            <w:webHidden/>
          </w:rPr>
        </w:r>
        <w:r>
          <w:rPr>
            <w:noProof/>
            <w:webHidden/>
          </w:rPr>
          <w:fldChar w:fldCharType="separate"/>
        </w:r>
        <w:r w:rsidR="00F30F7C">
          <w:rPr>
            <w:noProof/>
            <w:webHidden/>
          </w:rPr>
          <w:t>- 7 -</w:t>
        </w:r>
        <w:r>
          <w:rPr>
            <w:noProof/>
            <w:webHidden/>
          </w:rPr>
          <w:fldChar w:fldCharType="end"/>
        </w:r>
      </w:hyperlink>
    </w:p>
    <w:p w:rsidR="00752EAE" w:rsidRDefault="00DB23BA">
      <w:pPr>
        <w:pStyle w:val="TOC2"/>
        <w:tabs>
          <w:tab w:val="right" w:leader="dot" w:pos="8630"/>
        </w:tabs>
        <w:rPr>
          <w:rFonts w:asciiTheme="minorHAnsi" w:eastAsiaTheme="minorEastAsia" w:hAnsiTheme="minorHAnsi" w:cstheme="minorBidi"/>
          <w:noProof/>
          <w:sz w:val="22"/>
          <w:szCs w:val="22"/>
        </w:rPr>
      </w:pPr>
      <w:hyperlink w:anchor="_Toc333859332" w:history="1">
        <w:r w:rsidR="00752EAE" w:rsidRPr="00E51508">
          <w:rPr>
            <w:rStyle w:val="Hyperlink"/>
            <w:noProof/>
          </w:rPr>
          <w:t>3. Use of Improved Information Technology</w:t>
        </w:r>
        <w:r w:rsidR="00752EAE">
          <w:rPr>
            <w:noProof/>
            <w:webHidden/>
          </w:rPr>
          <w:tab/>
        </w:r>
        <w:r>
          <w:rPr>
            <w:noProof/>
            <w:webHidden/>
          </w:rPr>
          <w:fldChar w:fldCharType="begin"/>
        </w:r>
        <w:r w:rsidR="00752EAE">
          <w:rPr>
            <w:noProof/>
            <w:webHidden/>
          </w:rPr>
          <w:instrText xml:space="preserve"> PAGEREF _Toc333859332 \h </w:instrText>
        </w:r>
        <w:r>
          <w:rPr>
            <w:noProof/>
            <w:webHidden/>
          </w:rPr>
        </w:r>
        <w:r>
          <w:rPr>
            <w:noProof/>
            <w:webHidden/>
          </w:rPr>
          <w:fldChar w:fldCharType="separate"/>
        </w:r>
        <w:r w:rsidR="00F30F7C">
          <w:rPr>
            <w:noProof/>
            <w:webHidden/>
          </w:rPr>
          <w:t>- 8 -</w:t>
        </w:r>
        <w:r>
          <w:rPr>
            <w:noProof/>
            <w:webHidden/>
          </w:rPr>
          <w:fldChar w:fldCharType="end"/>
        </w:r>
      </w:hyperlink>
    </w:p>
    <w:p w:rsidR="00752EAE" w:rsidRDefault="00DB23BA">
      <w:pPr>
        <w:pStyle w:val="TOC2"/>
        <w:tabs>
          <w:tab w:val="right" w:leader="dot" w:pos="8630"/>
        </w:tabs>
        <w:rPr>
          <w:rFonts w:asciiTheme="minorHAnsi" w:eastAsiaTheme="minorEastAsia" w:hAnsiTheme="minorHAnsi" w:cstheme="minorBidi"/>
          <w:noProof/>
          <w:sz w:val="22"/>
          <w:szCs w:val="22"/>
        </w:rPr>
      </w:pPr>
      <w:hyperlink w:anchor="_Toc333859333" w:history="1">
        <w:r w:rsidR="00752EAE" w:rsidRPr="00E51508">
          <w:rPr>
            <w:rStyle w:val="Hyperlink"/>
            <w:noProof/>
          </w:rPr>
          <w:t>4. Efforts to Identify Duplication</w:t>
        </w:r>
        <w:r w:rsidR="00752EAE">
          <w:rPr>
            <w:noProof/>
            <w:webHidden/>
          </w:rPr>
          <w:tab/>
        </w:r>
        <w:r>
          <w:rPr>
            <w:noProof/>
            <w:webHidden/>
          </w:rPr>
          <w:fldChar w:fldCharType="begin"/>
        </w:r>
        <w:r w:rsidR="00752EAE">
          <w:rPr>
            <w:noProof/>
            <w:webHidden/>
          </w:rPr>
          <w:instrText xml:space="preserve"> PAGEREF _Toc333859333 \h </w:instrText>
        </w:r>
        <w:r>
          <w:rPr>
            <w:noProof/>
            <w:webHidden/>
          </w:rPr>
        </w:r>
        <w:r>
          <w:rPr>
            <w:noProof/>
            <w:webHidden/>
          </w:rPr>
          <w:fldChar w:fldCharType="separate"/>
        </w:r>
        <w:r w:rsidR="00F30F7C">
          <w:rPr>
            <w:noProof/>
            <w:webHidden/>
          </w:rPr>
          <w:t>- 8 -</w:t>
        </w:r>
        <w:r>
          <w:rPr>
            <w:noProof/>
            <w:webHidden/>
          </w:rPr>
          <w:fldChar w:fldCharType="end"/>
        </w:r>
      </w:hyperlink>
    </w:p>
    <w:p w:rsidR="00752EAE" w:rsidRDefault="00DB23BA">
      <w:pPr>
        <w:pStyle w:val="TOC2"/>
        <w:tabs>
          <w:tab w:val="right" w:leader="dot" w:pos="8630"/>
        </w:tabs>
        <w:rPr>
          <w:rFonts w:asciiTheme="minorHAnsi" w:eastAsiaTheme="minorEastAsia" w:hAnsiTheme="minorHAnsi" w:cstheme="minorBidi"/>
          <w:noProof/>
          <w:sz w:val="22"/>
          <w:szCs w:val="22"/>
        </w:rPr>
      </w:pPr>
      <w:hyperlink w:anchor="_Toc333859334" w:history="1">
        <w:r w:rsidR="00752EAE" w:rsidRPr="00E51508">
          <w:rPr>
            <w:rStyle w:val="Hyperlink"/>
            <w:noProof/>
          </w:rPr>
          <w:t>5. Involvement of Small Entities</w:t>
        </w:r>
        <w:r w:rsidR="00752EAE">
          <w:rPr>
            <w:noProof/>
            <w:webHidden/>
          </w:rPr>
          <w:tab/>
        </w:r>
        <w:r>
          <w:rPr>
            <w:noProof/>
            <w:webHidden/>
          </w:rPr>
          <w:fldChar w:fldCharType="begin"/>
        </w:r>
        <w:r w:rsidR="00752EAE">
          <w:rPr>
            <w:noProof/>
            <w:webHidden/>
          </w:rPr>
          <w:instrText xml:space="preserve"> PAGEREF _Toc333859334 \h </w:instrText>
        </w:r>
        <w:r>
          <w:rPr>
            <w:noProof/>
            <w:webHidden/>
          </w:rPr>
        </w:r>
        <w:r>
          <w:rPr>
            <w:noProof/>
            <w:webHidden/>
          </w:rPr>
          <w:fldChar w:fldCharType="separate"/>
        </w:r>
        <w:r w:rsidR="00F30F7C">
          <w:rPr>
            <w:noProof/>
            <w:webHidden/>
          </w:rPr>
          <w:t>- 8 -</w:t>
        </w:r>
        <w:r>
          <w:rPr>
            <w:noProof/>
            <w:webHidden/>
          </w:rPr>
          <w:fldChar w:fldCharType="end"/>
        </w:r>
      </w:hyperlink>
    </w:p>
    <w:p w:rsidR="00752EAE" w:rsidRDefault="00DB23BA">
      <w:pPr>
        <w:pStyle w:val="TOC2"/>
        <w:tabs>
          <w:tab w:val="right" w:leader="dot" w:pos="8630"/>
        </w:tabs>
        <w:rPr>
          <w:rFonts w:asciiTheme="minorHAnsi" w:eastAsiaTheme="minorEastAsia" w:hAnsiTheme="minorHAnsi" w:cstheme="minorBidi"/>
          <w:noProof/>
          <w:sz w:val="22"/>
          <w:szCs w:val="22"/>
        </w:rPr>
      </w:pPr>
      <w:hyperlink w:anchor="_Toc333859335" w:history="1">
        <w:r w:rsidR="00752EAE" w:rsidRPr="00E51508">
          <w:rPr>
            <w:rStyle w:val="Hyperlink"/>
            <w:noProof/>
          </w:rPr>
          <w:t>6. Consequences if Information Collected Less Frequently</w:t>
        </w:r>
        <w:r w:rsidR="00752EAE">
          <w:rPr>
            <w:noProof/>
            <w:webHidden/>
          </w:rPr>
          <w:tab/>
        </w:r>
        <w:r>
          <w:rPr>
            <w:noProof/>
            <w:webHidden/>
          </w:rPr>
          <w:fldChar w:fldCharType="begin"/>
        </w:r>
        <w:r w:rsidR="00752EAE">
          <w:rPr>
            <w:noProof/>
            <w:webHidden/>
          </w:rPr>
          <w:instrText xml:space="preserve"> PAGEREF _Toc333859335 \h </w:instrText>
        </w:r>
        <w:r>
          <w:rPr>
            <w:noProof/>
            <w:webHidden/>
          </w:rPr>
        </w:r>
        <w:r>
          <w:rPr>
            <w:noProof/>
            <w:webHidden/>
          </w:rPr>
          <w:fldChar w:fldCharType="separate"/>
        </w:r>
        <w:r w:rsidR="00F30F7C">
          <w:rPr>
            <w:noProof/>
            <w:webHidden/>
          </w:rPr>
          <w:t>- 9 -</w:t>
        </w:r>
        <w:r>
          <w:rPr>
            <w:noProof/>
            <w:webHidden/>
          </w:rPr>
          <w:fldChar w:fldCharType="end"/>
        </w:r>
      </w:hyperlink>
    </w:p>
    <w:p w:rsidR="00752EAE" w:rsidRDefault="00DB23BA">
      <w:pPr>
        <w:pStyle w:val="TOC2"/>
        <w:tabs>
          <w:tab w:val="right" w:leader="dot" w:pos="8630"/>
        </w:tabs>
        <w:rPr>
          <w:rFonts w:asciiTheme="minorHAnsi" w:eastAsiaTheme="minorEastAsia" w:hAnsiTheme="minorHAnsi" w:cstheme="minorBidi"/>
          <w:noProof/>
          <w:sz w:val="22"/>
          <w:szCs w:val="22"/>
        </w:rPr>
      </w:pPr>
      <w:hyperlink w:anchor="_Toc333859336" w:history="1">
        <w:r w:rsidR="00752EAE" w:rsidRPr="00E51508">
          <w:rPr>
            <w:rStyle w:val="Hyperlink"/>
            <w:noProof/>
          </w:rPr>
          <w:t>7. Special Circumstances</w:t>
        </w:r>
        <w:r w:rsidR="00752EAE">
          <w:rPr>
            <w:noProof/>
            <w:webHidden/>
          </w:rPr>
          <w:tab/>
        </w:r>
        <w:r>
          <w:rPr>
            <w:noProof/>
            <w:webHidden/>
          </w:rPr>
          <w:fldChar w:fldCharType="begin"/>
        </w:r>
        <w:r w:rsidR="00752EAE">
          <w:rPr>
            <w:noProof/>
            <w:webHidden/>
          </w:rPr>
          <w:instrText xml:space="preserve"> PAGEREF _Toc333859336 \h </w:instrText>
        </w:r>
        <w:r>
          <w:rPr>
            <w:noProof/>
            <w:webHidden/>
          </w:rPr>
        </w:r>
        <w:r>
          <w:rPr>
            <w:noProof/>
            <w:webHidden/>
          </w:rPr>
          <w:fldChar w:fldCharType="separate"/>
        </w:r>
        <w:r w:rsidR="00F30F7C">
          <w:rPr>
            <w:noProof/>
            <w:webHidden/>
          </w:rPr>
          <w:t>- 9 -</w:t>
        </w:r>
        <w:r>
          <w:rPr>
            <w:noProof/>
            <w:webHidden/>
          </w:rPr>
          <w:fldChar w:fldCharType="end"/>
        </w:r>
      </w:hyperlink>
    </w:p>
    <w:p w:rsidR="00752EAE" w:rsidRDefault="00DB23BA">
      <w:pPr>
        <w:pStyle w:val="TOC2"/>
        <w:tabs>
          <w:tab w:val="right" w:leader="dot" w:pos="8630"/>
        </w:tabs>
        <w:rPr>
          <w:rFonts w:asciiTheme="minorHAnsi" w:eastAsiaTheme="minorEastAsia" w:hAnsiTheme="minorHAnsi" w:cstheme="minorBidi"/>
          <w:noProof/>
          <w:sz w:val="22"/>
          <w:szCs w:val="22"/>
        </w:rPr>
      </w:pPr>
      <w:hyperlink w:anchor="_Toc333859337" w:history="1">
        <w:r w:rsidR="00752EAE" w:rsidRPr="00E51508">
          <w:rPr>
            <w:rStyle w:val="Hyperlink"/>
            <w:noProof/>
          </w:rPr>
          <w:t>8. Federal Register Notice and Outside Consultations</w:t>
        </w:r>
        <w:r w:rsidR="00752EAE">
          <w:rPr>
            <w:noProof/>
            <w:webHidden/>
          </w:rPr>
          <w:tab/>
        </w:r>
        <w:r>
          <w:rPr>
            <w:noProof/>
            <w:webHidden/>
          </w:rPr>
          <w:fldChar w:fldCharType="begin"/>
        </w:r>
        <w:r w:rsidR="00752EAE">
          <w:rPr>
            <w:noProof/>
            <w:webHidden/>
          </w:rPr>
          <w:instrText xml:space="preserve"> PAGEREF _Toc333859337 \h </w:instrText>
        </w:r>
        <w:r>
          <w:rPr>
            <w:noProof/>
            <w:webHidden/>
          </w:rPr>
        </w:r>
        <w:r>
          <w:rPr>
            <w:noProof/>
            <w:webHidden/>
          </w:rPr>
          <w:fldChar w:fldCharType="separate"/>
        </w:r>
        <w:r w:rsidR="00F30F7C">
          <w:rPr>
            <w:noProof/>
            <w:webHidden/>
          </w:rPr>
          <w:t>- 9 -</w:t>
        </w:r>
        <w:r>
          <w:rPr>
            <w:noProof/>
            <w:webHidden/>
          </w:rPr>
          <w:fldChar w:fldCharType="end"/>
        </w:r>
      </w:hyperlink>
    </w:p>
    <w:p w:rsidR="00752EAE" w:rsidRDefault="00DB23BA">
      <w:pPr>
        <w:pStyle w:val="TOC2"/>
        <w:tabs>
          <w:tab w:val="right" w:leader="dot" w:pos="8630"/>
        </w:tabs>
        <w:rPr>
          <w:rFonts w:asciiTheme="minorHAnsi" w:eastAsiaTheme="minorEastAsia" w:hAnsiTheme="minorHAnsi" w:cstheme="minorBidi"/>
          <w:noProof/>
          <w:sz w:val="22"/>
          <w:szCs w:val="22"/>
        </w:rPr>
      </w:pPr>
      <w:hyperlink w:anchor="_Toc333859338" w:history="1">
        <w:r w:rsidR="00752EAE" w:rsidRPr="00E51508">
          <w:rPr>
            <w:rStyle w:val="Hyperlink"/>
            <w:noProof/>
          </w:rPr>
          <w:t>8.a. Federal Register Notice</w:t>
        </w:r>
        <w:r w:rsidR="00752EAE">
          <w:rPr>
            <w:noProof/>
            <w:webHidden/>
          </w:rPr>
          <w:tab/>
        </w:r>
        <w:r>
          <w:rPr>
            <w:noProof/>
            <w:webHidden/>
          </w:rPr>
          <w:fldChar w:fldCharType="begin"/>
        </w:r>
        <w:r w:rsidR="00752EAE">
          <w:rPr>
            <w:noProof/>
            <w:webHidden/>
          </w:rPr>
          <w:instrText xml:space="preserve"> PAGEREF _Toc333859338 \h </w:instrText>
        </w:r>
        <w:r>
          <w:rPr>
            <w:noProof/>
            <w:webHidden/>
          </w:rPr>
        </w:r>
        <w:r>
          <w:rPr>
            <w:noProof/>
            <w:webHidden/>
          </w:rPr>
          <w:fldChar w:fldCharType="separate"/>
        </w:r>
        <w:r w:rsidR="00F30F7C">
          <w:rPr>
            <w:noProof/>
            <w:webHidden/>
          </w:rPr>
          <w:t>- 9 -</w:t>
        </w:r>
        <w:r>
          <w:rPr>
            <w:noProof/>
            <w:webHidden/>
          </w:rPr>
          <w:fldChar w:fldCharType="end"/>
        </w:r>
      </w:hyperlink>
    </w:p>
    <w:p w:rsidR="00752EAE" w:rsidRDefault="00DB23BA">
      <w:pPr>
        <w:pStyle w:val="TOC2"/>
        <w:tabs>
          <w:tab w:val="right" w:leader="dot" w:pos="8630"/>
        </w:tabs>
        <w:rPr>
          <w:rFonts w:asciiTheme="minorHAnsi" w:eastAsiaTheme="minorEastAsia" w:hAnsiTheme="minorHAnsi" w:cstheme="minorBidi"/>
          <w:noProof/>
          <w:sz w:val="22"/>
          <w:szCs w:val="22"/>
        </w:rPr>
      </w:pPr>
      <w:hyperlink w:anchor="_Toc333859339" w:history="1">
        <w:r w:rsidR="00752EAE" w:rsidRPr="00E51508">
          <w:rPr>
            <w:rStyle w:val="Hyperlink"/>
            <w:noProof/>
          </w:rPr>
          <w:t>8.b.  Outside Consultations</w:t>
        </w:r>
        <w:r w:rsidR="00752EAE">
          <w:rPr>
            <w:noProof/>
            <w:webHidden/>
          </w:rPr>
          <w:tab/>
        </w:r>
        <w:r>
          <w:rPr>
            <w:noProof/>
            <w:webHidden/>
          </w:rPr>
          <w:fldChar w:fldCharType="begin"/>
        </w:r>
        <w:r w:rsidR="00752EAE">
          <w:rPr>
            <w:noProof/>
            <w:webHidden/>
          </w:rPr>
          <w:instrText xml:space="preserve"> PAGEREF _Toc333859339 \h </w:instrText>
        </w:r>
        <w:r>
          <w:rPr>
            <w:noProof/>
            <w:webHidden/>
          </w:rPr>
        </w:r>
        <w:r>
          <w:rPr>
            <w:noProof/>
            <w:webHidden/>
          </w:rPr>
          <w:fldChar w:fldCharType="separate"/>
        </w:r>
        <w:r w:rsidR="00F30F7C">
          <w:rPr>
            <w:noProof/>
            <w:webHidden/>
          </w:rPr>
          <w:t>- 9 -</w:t>
        </w:r>
        <w:r>
          <w:rPr>
            <w:noProof/>
            <w:webHidden/>
          </w:rPr>
          <w:fldChar w:fldCharType="end"/>
        </w:r>
      </w:hyperlink>
    </w:p>
    <w:p w:rsidR="00752EAE" w:rsidRDefault="00DB23BA">
      <w:pPr>
        <w:pStyle w:val="TOC2"/>
        <w:tabs>
          <w:tab w:val="right" w:leader="dot" w:pos="8630"/>
        </w:tabs>
        <w:rPr>
          <w:rFonts w:asciiTheme="minorHAnsi" w:eastAsiaTheme="minorEastAsia" w:hAnsiTheme="minorHAnsi" w:cstheme="minorBidi"/>
          <w:noProof/>
          <w:sz w:val="22"/>
          <w:szCs w:val="22"/>
        </w:rPr>
      </w:pPr>
      <w:hyperlink w:anchor="_Toc333859340" w:history="1">
        <w:r w:rsidR="00752EAE" w:rsidRPr="00E51508">
          <w:rPr>
            <w:rStyle w:val="Hyperlink"/>
            <w:noProof/>
          </w:rPr>
          <w:t>9. Payments/Gifts to Respondents</w:t>
        </w:r>
        <w:r w:rsidR="00752EAE">
          <w:rPr>
            <w:noProof/>
            <w:webHidden/>
          </w:rPr>
          <w:tab/>
        </w:r>
        <w:r>
          <w:rPr>
            <w:noProof/>
            <w:webHidden/>
          </w:rPr>
          <w:fldChar w:fldCharType="begin"/>
        </w:r>
        <w:r w:rsidR="00752EAE">
          <w:rPr>
            <w:noProof/>
            <w:webHidden/>
          </w:rPr>
          <w:instrText xml:space="preserve"> PAGEREF _Toc333859340 \h </w:instrText>
        </w:r>
        <w:r>
          <w:rPr>
            <w:noProof/>
            <w:webHidden/>
          </w:rPr>
        </w:r>
        <w:r>
          <w:rPr>
            <w:noProof/>
            <w:webHidden/>
          </w:rPr>
          <w:fldChar w:fldCharType="separate"/>
        </w:r>
        <w:r w:rsidR="00F30F7C">
          <w:rPr>
            <w:noProof/>
            <w:webHidden/>
          </w:rPr>
          <w:t>- 9 -</w:t>
        </w:r>
        <w:r>
          <w:rPr>
            <w:noProof/>
            <w:webHidden/>
          </w:rPr>
          <w:fldChar w:fldCharType="end"/>
        </w:r>
      </w:hyperlink>
    </w:p>
    <w:p w:rsidR="00752EAE" w:rsidRDefault="00DB23BA">
      <w:pPr>
        <w:pStyle w:val="TOC2"/>
        <w:tabs>
          <w:tab w:val="right" w:leader="dot" w:pos="8630"/>
        </w:tabs>
        <w:rPr>
          <w:rFonts w:asciiTheme="minorHAnsi" w:eastAsiaTheme="minorEastAsia" w:hAnsiTheme="minorHAnsi" w:cstheme="minorBidi"/>
          <w:noProof/>
          <w:sz w:val="22"/>
          <w:szCs w:val="22"/>
        </w:rPr>
      </w:pPr>
      <w:hyperlink w:anchor="_Toc333859341" w:history="1">
        <w:r w:rsidR="00752EAE" w:rsidRPr="00E51508">
          <w:rPr>
            <w:rStyle w:val="Hyperlink"/>
            <w:noProof/>
          </w:rPr>
          <w:t>10. Assurance of Confidentiality</w:t>
        </w:r>
        <w:r w:rsidR="00752EAE">
          <w:rPr>
            <w:noProof/>
            <w:webHidden/>
          </w:rPr>
          <w:tab/>
        </w:r>
        <w:r>
          <w:rPr>
            <w:noProof/>
            <w:webHidden/>
          </w:rPr>
          <w:fldChar w:fldCharType="begin"/>
        </w:r>
        <w:r w:rsidR="00752EAE">
          <w:rPr>
            <w:noProof/>
            <w:webHidden/>
          </w:rPr>
          <w:instrText xml:space="preserve"> PAGEREF _Toc333859341 \h </w:instrText>
        </w:r>
        <w:r>
          <w:rPr>
            <w:noProof/>
            <w:webHidden/>
          </w:rPr>
        </w:r>
        <w:r>
          <w:rPr>
            <w:noProof/>
            <w:webHidden/>
          </w:rPr>
          <w:fldChar w:fldCharType="separate"/>
        </w:r>
        <w:r w:rsidR="00F30F7C">
          <w:rPr>
            <w:noProof/>
            <w:webHidden/>
          </w:rPr>
          <w:t>- 9 -</w:t>
        </w:r>
        <w:r>
          <w:rPr>
            <w:noProof/>
            <w:webHidden/>
          </w:rPr>
          <w:fldChar w:fldCharType="end"/>
        </w:r>
      </w:hyperlink>
    </w:p>
    <w:p w:rsidR="00752EAE" w:rsidRDefault="00DB23BA">
      <w:pPr>
        <w:pStyle w:val="TOC2"/>
        <w:tabs>
          <w:tab w:val="right" w:leader="dot" w:pos="8630"/>
        </w:tabs>
        <w:rPr>
          <w:rFonts w:asciiTheme="minorHAnsi" w:eastAsiaTheme="minorEastAsia" w:hAnsiTheme="minorHAnsi" w:cstheme="minorBidi"/>
          <w:noProof/>
          <w:sz w:val="22"/>
          <w:szCs w:val="22"/>
        </w:rPr>
      </w:pPr>
      <w:hyperlink w:anchor="_Toc333859342" w:history="1">
        <w:r w:rsidR="00752EAE" w:rsidRPr="00E51508">
          <w:rPr>
            <w:rStyle w:val="Hyperlink"/>
            <w:noProof/>
          </w:rPr>
          <w:t>11. Questions of a Sensitive Nature</w:t>
        </w:r>
        <w:r w:rsidR="00752EAE">
          <w:rPr>
            <w:noProof/>
            <w:webHidden/>
          </w:rPr>
          <w:tab/>
        </w:r>
        <w:r>
          <w:rPr>
            <w:noProof/>
            <w:webHidden/>
          </w:rPr>
          <w:fldChar w:fldCharType="begin"/>
        </w:r>
        <w:r w:rsidR="00752EAE">
          <w:rPr>
            <w:noProof/>
            <w:webHidden/>
          </w:rPr>
          <w:instrText xml:space="preserve"> PAGEREF _Toc333859342 \h </w:instrText>
        </w:r>
        <w:r>
          <w:rPr>
            <w:noProof/>
            <w:webHidden/>
          </w:rPr>
        </w:r>
        <w:r>
          <w:rPr>
            <w:noProof/>
            <w:webHidden/>
          </w:rPr>
          <w:fldChar w:fldCharType="separate"/>
        </w:r>
        <w:r w:rsidR="00F30F7C">
          <w:rPr>
            <w:noProof/>
            <w:webHidden/>
          </w:rPr>
          <w:t>- 10 -</w:t>
        </w:r>
        <w:r>
          <w:rPr>
            <w:noProof/>
            <w:webHidden/>
          </w:rPr>
          <w:fldChar w:fldCharType="end"/>
        </w:r>
      </w:hyperlink>
    </w:p>
    <w:p w:rsidR="00752EAE" w:rsidRDefault="00DB23BA">
      <w:pPr>
        <w:pStyle w:val="TOC2"/>
        <w:tabs>
          <w:tab w:val="right" w:leader="dot" w:pos="8630"/>
        </w:tabs>
        <w:rPr>
          <w:rFonts w:asciiTheme="minorHAnsi" w:eastAsiaTheme="minorEastAsia" w:hAnsiTheme="minorHAnsi" w:cstheme="minorBidi"/>
          <w:noProof/>
          <w:sz w:val="22"/>
          <w:szCs w:val="22"/>
        </w:rPr>
      </w:pPr>
      <w:hyperlink w:anchor="_Toc333859343" w:history="1">
        <w:r w:rsidR="00752EAE" w:rsidRPr="00E51508">
          <w:rPr>
            <w:rStyle w:val="Hyperlink"/>
            <w:noProof/>
          </w:rPr>
          <w:t>12. Estimates of Annualized Burden Hours and Costs</w:t>
        </w:r>
        <w:r w:rsidR="00752EAE">
          <w:rPr>
            <w:noProof/>
            <w:webHidden/>
          </w:rPr>
          <w:tab/>
        </w:r>
        <w:r>
          <w:rPr>
            <w:noProof/>
            <w:webHidden/>
          </w:rPr>
          <w:fldChar w:fldCharType="begin"/>
        </w:r>
        <w:r w:rsidR="00752EAE">
          <w:rPr>
            <w:noProof/>
            <w:webHidden/>
          </w:rPr>
          <w:instrText xml:space="preserve"> PAGEREF _Toc333859343 \h </w:instrText>
        </w:r>
        <w:r>
          <w:rPr>
            <w:noProof/>
            <w:webHidden/>
          </w:rPr>
        </w:r>
        <w:r>
          <w:rPr>
            <w:noProof/>
            <w:webHidden/>
          </w:rPr>
          <w:fldChar w:fldCharType="separate"/>
        </w:r>
        <w:r w:rsidR="00F30F7C">
          <w:rPr>
            <w:noProof/>
            <w:webHidden/>
          </w:rPr>
          <w:t>- 10 -</w:t>
        </w:r>
        <w:r>
          <w:rPr>
            <w:noProof/>
            <w:webHidden/>
          </w:rPr>
          <w:fldChar w:fldCharType="end"/>
        </w:r>
      </w:hyperlink>
    </w:p>
    <w:p w:rsidR="00752EAE" w:rsidRDefault="00DB23BA">
      <w:pPr>
        <w:pStyle w:val="TOC2"/>
        <w:tabs>
          <w:tab w:val="right" w:leader="dot" w:pos="8630"/>
        </w:tabs>
        <w:rPr>
          <w:rFonts w:asciiTheme="minorHAnsi" w:eastAsiaTheme="minorEastAsia" w:hAnsiTheme="minorHAnsi" w:cstheme="minorBidi"/>
          <w:noProof/>
          <w:sz w:val="22"/>
          <w:szCs w:val="22"/>
        </w:rPr>
      </w:pPr>
      <w:hyperlink w:anchor="_Toc333859344" w:history="1">
        <w:r w:rsidR="00752EAE" w:rsidRPr="00E51508">
          <w:rPr>
            <w:rStyle w:val="Hyperlink"/>
            <w:noProof/>
          </w:rPr>
          <w:t>13. Estimates of Annualized Respondent Capital and Maintenance Costs</w:t>
        </w:r>
        <w:r w:rsidR="00752EAE">
          <w:rPr>
            <w:noProof/>
            <w:webHidden/>
          </w:rPr>
          <w:tab/>
        </w:r>
        <w:r>
          <w:rPr>
            <w:noProof/>
            <w:webHidden/>
          </w:rPr>
          <w:fldChar w:fldCharType="begin"/>
        </w:r>
        <w:r w:rsidR="00752EAE">
          <w:rPr>
            <w:noProof/>
            <w:webHidden/>
          </w:rPr>
          <w:instrText xml:space="preserve"> PAGEREF _Toc333859344 \h </w:instrText>
        </w:r>
        <w:r>
          <w:rPr>
            <w:noProof/>
            <w:webHidden/>
          </w:rPr>
        </w:r>
        <w:r>
          <w:rPr>
            <w:noProof/>
            <w:webHidden/>
          </w:rPr>
          <w:fldChar w:fldCharType="separate"/>
        </w:r>
        <w:r w:rsidR="00F30F7C">
          <w:rPr>
            <w:noProof/>
            <w:webHidden/>
          </w:rPr>
          <w:t>- 12 -</w:t>
        </w:r>
        <w:r>
          <w:rPr>
            <w:noProof/>
            <w:webHidden/>
          </w:rPr>
          <w:fldChar w:fldCharType="end"/>
        </w:r>
      </w:hyperlink>
    </w:p>
    <w:p w:rsidR="00752EAE" w:rsidRDefault="00DB23BA">
      <w:pPr>
        <w:pStyle w:val="TOC2"/>
        <w:tabs>
          <w:tab w:val="right" w:leader="dot" w:pos="8630"/>
        </w:tabs>
        <w:rPr>
          <w:rFonts w:asciiTheme="minorHAnsi" w:eastAsiaTheme="minorEastAsia" w:hAnsiTheme="minorHAnsi" w:cstheme="minorBidi"/>
          <w:noProof/>
          <w:sz w:val="22"/>
          <w:szCs w:val="22"/>
        </w:rPr>
      </w:pPr>
      <w:hyperlink w:anchor="_Toc333859345" w:history="1">
        <w:r w:rsidR="00752EAE" w:rsidRPr="00E51508">
          <w:rPr>
            <w:rStyle w:val="Hyperlink"/>
            <w:noProof/>
          </w:rPr>
          <w:t>14. Estimates of Annualized Cost to the Government</w:t>
        </w:r>
        <w:r w:rsidR="00752EAE">
          <w:rPr>
            <w:noProof/>
            <w:webHidden/>
          </w:rPr>
          <w:tab/>
        </w:r>
        <w:r>
          <w:rPr>
            <w:noProof/>
            <w:webHidden/>
          </w:rPr>
          <w:fldChar w:fldCharType="begin"/>
        </w:r>
        <w:r w:rsidR="00752EAE">
          <w:rPr>
            <w:noProof/>
            <w:webHidden/>
          </w:rPr>
          <w:instrText xml:space="preserve"> PAGEREF _Toc333859345 \h </w:instrText>
        </w:r>
        <w:r>
          <w:rPr>
            <w:noProof/>
            <w:webHidden/>
          </w:rPr>
        </w:r>
        <w:r>
          <w:rPr>
            <w:noProof/>
            <w:webHidden/>
          </w:rPr>
          <w:fldChar w:fldCharType="separate"/>
        </w:r>
        <w:r w:rsidR="00F30F7C">
          <w:rPr>
            <w:noProof/>
            <w:webHidden/>
          </w:rPr>
          <w:t>- 12 -</w:t>
        </w:r>
        <w:r>
          <w:rPr>
            <w:noProof/>
            <w:webHidden/>
          </w:rPr>
          <w:fldChar w:fldCharType="end"/>
        </w:r>
      </w:hyperlink>
    </w:p>
    <w:p w:rsidR="00752EAE" w:rsidRDefault="00DB23BA">
      <w:pPr>
        <w:pStyle w:val="TOC2"/>
        <w:tabs>
          <w:tab w:val="right" w:leader="dot" w:pos="8630"/>
        </w:tabs>
        <w:rPr>
          <w:rFonts w:asciiTheme="minorHAnsi" w:eastAsiaTheme="minorEastAsia" w:hAnsiTheme="minorHAnsi" w:cstheme="minorBidi"/>
          <w:noProof/>
          <w:sz w:val="22"/>
          <w:szCs w:val="22"/>
        </w:rPr>
      </w:pPr>
      <w:hyperlink w:anchor="_Toc333859346" w:history="1">
        <w:r w:rsidR="00752EAE" w:rsidRPr="00E51508">
          <w:rPr>
            <w:rStyle w:val="Hyperlink"/>
            <w:noProof/>
          </w:rPr>
          <w:t>15. Changes in Hour Burden</w:t>
        </w:r>
        <w:r w:rsidR="00752EAE">
          <w:rPr>
            <w:noProof/>
            <w:webHidden/>
          </w:rPr>
          <w:tab/>
        </w:r>
        <w:r>
          <w:rPr>
            <w:noProof/>
            <w:webHidden/>
          </w:rPr>
          <w:fldChar w:fldCharType="begin"/>
        </w:r>
        <w:r w:rsidR="00752EAE">
          <w:rPr>
            <w:noProof/>
            <w:webHidden/>
          </w:rPr>
          <w:instrText xml:space="preserve"> PAGEREF _Toc333859346 \h </w:instrText>
        </w:r>
        <w:r>
          <w:rPr>
            <w:noProof/>
            <w:webHidden/>
          </w:rPr>
        </w:r>
        <w:r>
          <w:rPr>
            <w:noProof/>
            <w:webHidden/>
          </w:rPr>
          <w:fldChar w:fldCharType="separate"/>
        </w:r>
        <w:r w:rsidR="00F30F7C">
          <w:rPr>
            <w:noProof/>
            <w:webHidden/>
          </w:rPr>
          <w:t>- 13 -</w:t>
        </w:r>
        <w:r>
          <w:rPr>
            <w:noProof/>
            <w:webHidden/>
          </w:rPr>
          <w:fldChar w:fldCharType="end"/>
        </w:r>
      </w:hyperlink>
    </w:p>
    <w:p w:rsidR="00752EAE" w:rsidRDefault="00DB23BA">
      <w:pPr>
        <w:pStyle w:val="TOC2"/>
        <w:tabs>
          <w:tab w:val="right" w:leader="dot" w:pos="8630"/>
        </w:tabs>
        <w:rPr>
          <w:rFonts w:asciiTheme="minorHAnsi" w:eastAsiaTheme="minorEastAsia" w:hAnsiTheme="minorHAnsi" w:cstheme="minorBidi"/>
          <w:noProof/>
          <w:sz w:val="22"/>
          <w:szCs w:val="22"/>
        </w:rPr>
      </w:pPr>
      <w:hyperlink w:anchor="_Toc333859347" w:history="1">
        <w:r w:rsidR="00752EAE" w:rsidRPr="00E51508">
          <w:rPr>
            <w:rStyle w:val="Hyperlink"/>
            <w:noProof/>
          </w:rPr>
          <w:t>16. Time Schedule, Publication and Analysis Plans</w:t>
        </w:r>
        <w:r w:rsidR="00752EAE">
          <w:rPr>
            <w:noProof/>
            <w:webHidden/>
          </w:rPr>
          <w:tab/>
        </w:r>
        <w:r>
          <w:rPr>
            <w:noProof/>
            <w:webHidden/>
          </w:rPr>
          <w:fldChar w:fldCharType="begin"/>
        </w:r>
        <w:r w:rsidR="00752EAE">
          <w:rPr>
            <w:noProof/>
            <w:webHidden/>
          </w:rPr>
          <w:instrText xml:space="preserve"> PAGEREF _Toc333859347 \h </w:instrText>
        </w:r>
        <w:r>
          <w:rPr>
            <w:noProof/>
            <w:webHidden/>
          </w:rPr>
        </w:r>
        <w:r>
          <w:rPr>
            <w:noProof/>
            <w:webHidden/>
          </w:rPr>
          <w:fldChar w:fldCharType="separate"/>
        </w:r>
        <w:r w:rsidR="00F30F7C">
          <w:rPr>
            <w:noProof/>
            <w:webHidden/>
          </w:rPr>
          <w:t>- 13 -</w:t>
        </w:r>
        <w:r>
          <w:rPr>
            <w:noProof/>
            <w:webHidden/>
          </w:rPr>
          <w:fldChar w:fldCharType="end"/>
        </w:r>
      </w:hyperlink>
    </w:p>
    <w:p w:rsidR="00752EAE" w:rsidRDefault="00DB23BA">
      <w:pPr>
        <w:pStyle w:val="TOC2"/>
        <w:tabs>
          <w:tab w:val="right" w:leader="dot" w:pos="8630"/>
        </w:tabs>
        <w:rPr>
          <w:rFonts w:asciiTheme="minorHAnsi" w:eastAsiaTheme="minorEastAsia" w:hAnsiTheme="minorHAnsi" w:cstheme="minorBidi"/>
          <w:noProof/>
          <w:sz w:val="22"/>
          <w:szCs w:val="22"/>
        </w:rPr>
      </w:pPr>
      <w:hyperlink w:anchor="_Toc333859348" w:history="1">
        <w:r w:rsidR="00752EAE" w:rsidRPr="00E51508">
          <w:rPr>
            <w:rStyle w:val="Hyperlink"/>
            <w:noProof/>
          </w:rPr>
          <w:t>17. Exemption for Display of Expiration Date</w:t>
        </w:r>
        <w:r w:rsidR="00752EAE">
          <w:rPr>
            <w:noProof/>
            <w:webHidden/>
          </w:rPr>
          <w:tab/>
        </w:r>
        <w:r>
          <w:rPr>
            <w:noProof/>
            <w:webHidden/>
          </w:rPr>
          <w:fldChar w:fldCharType="begin"/>
        </w:r>
        <w:r w:rsidR="00752EAE">
          <w:rPr>
            <w:noProof/>
            <w:webHidden/>
          </w:rPr>
          <w:instrText xml:space="preserve"> PAGEREF _Toc333859348 \h </w:instrText>
        </w:r>
        <w:r>
          <w:rPr>
            <w:noProof/>
            <w:webHidden/>
          </w:rPr>
        </w:r>
        <w:r>
          <w:rPr>
            <w:noProof/>
            <w:webHidden/>
          </w:rPr>
          <w:fldChar w:fldCharType="separate"/>
        </w:r>
        <w:r w:rsidR="00F30F7C">
          <w:rPr>
            <w:noProof/>
            <w:webHidden/>
          </w:rPr>
          <w:t>- 13 -</w:t>
        </w:r>
        <w:r>
          <w:rPr>
            <w:noProof/>
            <w:webHidden/>
          </w:rPr>
          <w:fldChar w:fldCharType="end"/>
        </w:r>
      </w:hyperlink>
    </w:p>
    <w:p w:rsidR="008B3460" w:rsidRDefault="00DB23BA">
      <w:r>
        <w:fldChar w:fldCharType="end"/>
      </w:r>
    </w:p>
    <w:p w:rsidR="00556066" w:rsidRPr="002E65F7" w:rsidRDefault="00556066" w:rsidP="007B3A8E">
      <w:pPr>
        <w:tabs>
          <w:tab w:val="left" w:pos="360"/>
          <w:tab w:val="left" w:leader="dot" w:pos="8280"/>
        </w:tabs>
      </w:pPr>
    </w:p>
    <w:p w:rsidR="009B633D" w:rsidRPr="002E65F7" w:rsidRDefault="009B633D" w:rsidP="009B633D">
      <w:pPr>
        <w:jc w:val="center"/>
        <w:rPr>
          <w:b/>
        </w:rPr>
      </w:pPr>
    </w:p>
    <w:p w:rsidR="009B633D" w:rsidRPr="002E65F7" w:rsidRDefault="00DB23BA">
      <w:pPr>
        <w:pStyle w:val="TOC2"/>
        <w:tabs>
          <w:tab w:val="right" w:leader="dot" w:pos="8630"/>
        </w:tabs>
        <w:rPr>
          <w:noProof/>
        </w:rPr>
      </w:pPr>
      <w:r w:rsidRPr="002E65F7">
        <w:rPr>
          <w:b/>
        </w:rPr>
        <w:fldChar w:fldCharType="begin"/>
      </w:r>
      <w:r w:rsidR="009B633D" w:rsidRPr="002E65F7">
        <w:rPr>
          <w:b/>
        </w:rPr>
        <w:instrText xml:space="preserve"> TOC \o "1-3" \h \z \u </w:instrText>
      </w:r>
      <w:r w:rsidRPr="002E65F7">
        <w:rPr>
          <w:b/>
        </w:rPr>
        <w:fldChar w:fldCharType="separate"/>
      </w:r>
    </w:p>
    <w:p w:rsidR="009B633D" w:rsidRPr="002E65F7" w:rsidRDefault="00DB23BA" w:rsidP="009B633D">
      <w:pPr>
        <w:jc w:val="center"/>
        <w:rPr>
          <w:b/>
        </w:rPr>
      </w:pPr>
      <w:r w:rsidRPr="002E65F7">
        <w:rPr>
          <w:b/>
        </w:rPr>
        <w:fldChar w:fldCharType="end"/>
      </w:r>
    </w:p>
    <w:p w:rsidR="009B633D" w:rsidRPr="007F0697" w:rsidRDefault="009B633D" w:rsidP="007F0697">
      <w:pPr>
        <w:pStyle w:val="Heading1"/>
      </w:pPr>
      <w:r w:rsidRPr="002E65F7">
        <w:br w:type="page"/>
      </w:r>
      <w:bookmarkStart w:id="1" w:name="_Toc151782175"/>
      <w:bookmarkStart w:id="2" w:name="_Toc158526215"/>
      <w:bookmarkStart w:id="3" w:name="_Toc333859329"/>
      <w:r w:rsidR="00257796" w:rsidRPr="00257796">
        <w:lastRenderedPageBreak/>
        <w:t>A. Justification</w:t>
      </w:r>
      <w:bookmarkEnd w:id="1"/>
      <w:bookmarkEnd w:id="2"/>
      <w:bookmarkEnd w:id="3"/>
    </w:p>
    <w:p w:rsidR="009B633D" w:rsidRPr="002E65F7" w:rsidRDefault="009B633D" w:rsidP="009B633D"/>
    <w:p w:rsidR="00670A2C" w:rsidRDefault="00257796">
      <w:pPr>
        <w:pStyle w:val="Heading2"/>
      </w:pPr>
      <w:bookmarkStart w:id="4" w:name="_Toc151782176"/>
      <w:bookmarkStart w:id="5" w:name="_Toc158526216"/>
      <w:bookmarkStart w:id="6" w:name="_Toc333859330"/>
      <w:r w:rsidRPr="00257796">
        <w:t xml:space="preserve">1. </w:t>
      </w:r>
      <w:bookmarkEnd w:id="4"/>
      <w:bookmarkEnd w:id="5"/>
      <w:r w:rsidRPr="00257796">
        <w:t>Circumstances that make the collection of information necessary</w:t>
      </w:r>
      <w:bookmarkEnd w:id="6"/>
    </w:p>
    <w:p w:rsidR="006014DB" w:rsidRPr="002E65F7" w:rsidRDefault="006014DB" w:rsidP="006014DB"/>
    <w:p w:rsidR="000A140E" w:rsidRPr="002E65F7" w:rsidRDefault="000A140E" w:rsidP="000A140E">
      <w:r w:rsidRPr="002E65F7">
        <w:t xml:space="preserve">The mission of the Agency for Healthcare Research and Quality (AHRQ) set out in its authorizing legislation, The Healthcare Research and Quality Act of 1999 (see </w:t>
      </w:r>
      <w:hyperlink r:id="rId8" w:history="1">
        <w:r w:rsidR="007325FA" w:rsidRPr="00846EC9">
          <w:rPr>
            <w:rStyle w:val="Hyperlink"/>
          </w:rPr>
          <w:t>http://www.ahrq.gov/hrqa99.pdf</w:t>
        </w:r>
      </w:hyperlink>
      <w:r w:rsidRPr="002E65F7">
        <w:t>), is to enhance the quality, appropriateness, and effectiveness of health services, and access to such services, through the establishment of a broad base of scientific research and through the promotion of improvements in clinical and health systems practices, including the prevention of diseases and other health conditions. AHRQ shall promote health care quality improvement by conducting and supporting:</w:t>
      </w:r>
    </w:p>
    <w:p w:rsidR="00606400" w:rsidRPr="002E65F7" w:rsidRDefault="00606400" w:rsidP="00606400">
      <w:pPr>
        <w:tabs>
          <w:tab w:val="left" w:pos="360"/>
        </w:tabs>
      </w:pPr>
      <w:r w:rsidRPr="002E65F7">
        <w:tab/>
      </w:r>
    </w:p>
    <w:p w:rsidR="00606400" w:rsidRPr="002E65F7" w:rsidRDefault="00606400" w:rsidP="00606400">
      <w:pPr>
        <w:tabs>
          <w:tab w:val="left" w:pos="360"/>
        </w:tabs>
        <w:ind w:left="360"/>
      </w:pPr>
      <w:r w:rsidRPr="002E65F7">
        <w:t>1.</w:t>
      </w:r>
      <w:r w:rsidRPr="002E65F7">
        <w:tab/>
      </w:r>
      <w:proofErr w:type="gramStart"/>
      <w:r w:rsidRPr="002E65F7">
        <w:t>research</w:t>
      </w:r>
      <w:proofErr w:type="gramEnd"/>
      <w:r w:rsidRPr="002E65F7">
        <w:t xml:space="preserve"> that develops and presents scientific evidence regardi</w:t>
      </w:r>
      <w:r w:rsidR="00AA1DDC" w:rsidRPr="002E65F7">
        <w:t xml:space="preserve">ng all aspects of </w:t>
      </w:r>
      <w:r w:rsidR="00AA1DDC" w:rsidRPr="002E65F7">
        <w:tab/>
      </w:r>
      <w:r w:rsidR="00AA1DDC" w:rsidRPr="002E65F7">
        <w:tab/>
        <w:t>health care</w:t>
      </w:r>
      <w:r w:rsidR="00325B9C" w:rsidRPr="002E65F7">
        <w:t>;</w:t>
      </w:r>
      <w:r w:rsidR="00B645ED" w:rsidRPr="002E65F7">
        <w:t xml:space="preserve"> and</w:t>
      </w:r>
    </w:p>
    <w:p w:rsidR="00325B9C" w:rsidRPr="002E65F7" w:rsidRDefault="00325B9C" w:rsidP="00606400">
      <w:pPr>
        <w:tabs>
          <w:tab w:val="left" w:pos="360"/>
        </w:tabs>
        <w:ind w:left="360"/>
      </w:pPr>
    </w:p>
    <w:p w:rsidR="00325B9C" w:rsidRPr="002E65F7" w:rsidRDefault="00325B9C" w:rsidP="00606400">
      <w:pPr>
        <w:tabs>
          <w:tab w:val="left" w:pos="360"/>
        </w:tabs>
        <w:ind w:left="360"/>
      </w:pPr>
      <w:r w:rsidRPr="002E65F7">
        <w:t>2.</w:t>
      </w:r>
      <w:r w:rsidRPr="002E65F7">
        <w:tab/>
      </w:r>
      <w:proofErr w:type="gramStart"/>
      <w:r w:rsidR="00B645ED" w:rsidRPr="002E65F7">
        <w:t>the</w:t>
      </w:r>
      <w:proofErr w:type="gramEnd"/>
      <w:r w:rsidR="00B645ED" w:rsidRPr="002E65F7">
        <w:t xml:space="preserve"> synthesis and dissemination of available scientific evidence for use by </w:t>
      </w:r>
      <w:r w:rsidR="00B645ED" w:rsidRPr="002E65F7">
        <w:tab/>
        <w:t xml:space="preserve">patients, consumers, practitioners, providers, purchasers, policy makers, and </w:t>
      </w:r>
      <w:r w:rsidR="00B645ED" w:rsidRPr="002E65F7">
        <w:tab/>
        <w:t>educators; and</w:t>
      </w:r>
    </w:p>
    <w:p w:rsidR="00B645ED" w:rsidRPr="002E65F7" w:rsidRDefault="00B645ED" w:rsidP="00606400">
      <w:pPr>
        <w:tabs>
          <w:tab w:val="left" w:pos="360"/>
        </w:tabs>
        <w:ind w:left="360"/>
      </w:pPr>
    </w:p>
    <w:p w:rsidR="00B645ED" w:rsidRPr="002E65F7" w:rsidRDefault="00B645ED" w:rsidP="00606400">
      <w:pPr>
        <w:tabs>
          <w:tab w:val="left" w:pos="360"/>
        </w:tabs>
        <w:ind w:left="360"/>
      </w:pPr>
      <w:r w:rsidRPr="002E65F7">
        <w:t>3.</w:t>
      </w:r>
      <w:r w:rsidRPr="002E65F7">
        <w:tab/>
      </w:r>
      <w:proofErr w:type="gramStart"/>
      <w:r w:rsidRPr="002E65F7">
        <w:t>initiatives</w:t>
      </w:r>
      <w:proofErr w:type="gramEnd"/>
      <w:r w:rsidRPr="002E65F7">
        <w:t xml:space="preserve"> to advance private and public efforts to improve health care quality.</w:t>
      </w:r>
    </w:p>
    <w:p w:rsidR="00B645ED" w:rsidRPr="002E65F7" w:rsidRDefault="00B645ED" w:rsidP="00B645ED">
      <w:pPr>
        <w:tabs>
          <w:tab w:val="left" w:pos="360"/>
        </w:tabs>
      </w:pPr>
    </w:p>
    <w:p w:rsidR="008450C0" w:rsidRPr="002E65F7" w:rsidRDefault="008450C0" w:rsidP="00B645ED">
      <w:pPr>
        <w:tabs>
          <w:tab w:val="left" w:pos="360"/>
        </w:tabs>
      </w:pPr>
      <w:r w:rsidRPr="002E65F7">
        <w:t>Also, AHRQ shall conduct and support research and evaluations, and support demonstration projects, with respect to (A) the delivery of health care in inner-city areas, and in rural areas (including frontier areas); and (B) health care for priority populations, which shall include (1) low-income groups, (2) minority groups, (3) women, (4) children, (5) the elderly, and (6) individuals with special health care needs, including individuals with disabilities and individuals who need chronic care or end-of-life health care.</w:t>
      </w:r>
    </w:p>
    <w:p w:rsidR="002E65F7" w:rsidRPr="002E65F7" w:rsidRDefault="002E65F7" w:rsidP="002E65F7"/>
    <w:p w:rsidR="00ED72CF" w:rsidRDefault="00ED72CF" w:rsidP="00ED72CF">
      <w:pPr>
        <w:tabs>
          <w:tab w:val="left" w:pos="360"/>
        </w:tabs>
      </w:pPr>
      <w:r>
        <w:t>The Agency for Healthcare Research and Quality (AHRQ) is a lead Federal agency in developing and disseminating evidence and evidence-based tools on how health information technology (IT) can improve health care quality, safety, efficiency, and effectiveness.</w:t>
      </w:r>
    </w:p>
    <w:p w:rsidR="002E65F7" w:rsidRPr="002E65F7" w:rsidRDefault="002E65F7" w:rsidP="002E65F7">
      <w:pPr>
        <w:rPr>
          <w:iCs/>
        </w:rPr>
      </w:pPr>
    </w:p>
    <w:p w:rsidR="006978FB" w:rsidRPr="002E65F7" w:rsidRDefault="00B75558" w:rsidP="00CA3296">
      <w:r w:rsidRPr="002E65F7">
        <w:t xml:space="preserve">Health </w:t>
      </w:r>
      <w:r w:rsidR="00B0167B">
        <w:t>IT</w:t>
      </w:r>
      <w:r w:rsidRPr="002E65F7">
        <w:t xml:space="preserve"> has the potential to improve the quality, safety, efficiency</w:t>
      </w:r>
      <w:r w:rsidR="009127DB">
        <w:t>, and effectiveness</w:t>
      </w:r>
      <w:r w:rsidRPr="002E65F7">
        <w:t xml:space="preserve"> of care</w:t>
      </w:r>
      <w:r w:rsidR="003340E3">
        <w:t xml:space="preserve">. </w:t>
      </w:r>
      <w:r w:rsidRPr="002E65F7">
        <w:t xml:space="preserve">In particular, health IT can aid health care professionals in </w:t>
      </w:r>
      <w:r w:rsidR="00ED72CF">
        <w:t>improving care delivery by redesigning care processes to be more effective and efficient (</w:t>
      </w:r>
      <w:r w:rsidR="002A4720">
        <w:t>e.g.,</w:t>
      </w:r>
      <w:r w:rsidR="00ED72CF">
        <w:t xml:space="preserve"> </w:t>
      </w:r>
      <w:r w:rsidR="00AC4645">
        <w:t xml:space="preserve">engaging care settings in </w:t>
      </w:r>
      <w:r w:rsidR="00ED72CF">
        <w:t>practice redesign)</w:t>
      </w:r>
      <w:hyperlink w:anchor="_ENREF_1" w:tooltip="King, 2007 #121" w:history="1">
        <w:r w:rsidR="00DB23BA">
          <w:fldChar w:fldCharType="begin"/>
        </w:r>
        <w:r w:rsidR="006152D7">
          <w:instrText xml:space="preserve"> ADDIN EN.CITE &lt;EndNote&gt;&lt;Cite&gt;&lt;Author&gt;King&lt;/Author&gt;&lt;Year&gt;2007&lt;/Year&gt;&lt;RecNum&gt;121&lt;/RecNum&gt;&lt;DisplayText&gt;&lt;style face="superscript"&gt;1&lt;/style&gt;&lt;/DisplayText&gt;&lt;record&gt;&lt;rec-number&gt;121&lt;/rec-number&gt;&lt;foreign-keys&gt;&lt;key app="EN" db-id="tsfw2efd4tz0poee9d9xddvhdde9fazxt5sw"&gt;121&lt;/key&gt;&lt;/foreign-keys&gt;&lt;ref-type name="Journal Article"&gt;17&lt;/ref-type&gt;&lt;contributors&gt;&lt;authors&gt;&lt;author&gt;King, H.&lt;/author&gt;&lt;author&gt;Brentari, R.&lt;/author&gt;&lt;author&gt;Francis, L.&lt;/author&gt;&lt;author&gt;Kilo, C. M.&lt;/author&gt;&lt;/authors&gt;&lt;/contributors&gt;&lt;titles&gt;&lt;title&gt;People using technology to transform care: the 21st Century Care Innovation Project&lt;/title&gt;&lt;secondary-title&gt;The Permanente Journal&lt;/secondary-title&gt;&lt;/titles&gt;&lt;periodical&gt;&lt;full-title&gt;The Permanente Journal&lt;/full-title&gt;&lt;/periodical&gt;&lt;pages&gt;40&lt;/pages&gt;&lt;volume&gt;11&lt;/volume&gt;&lt;number&gt;1&lt;/number&gt;&lt;dates&gt;&lt;year&gt;2007&lt;/year&gt;&lt;/dates&gt;&lt;publisher&gt;Kaiser Permanente&lt;/publisher&gt;&lt;urls&gt;&lt;/urls&gt;&lt;/record&gt;&lt;/Cite&gt;&lt;/EndNote&gt;</w:instrText>
        </w:r>
        <w:r w:rsidR="00DB23BA">
          <w:fldChar w:fldCharType="separate"/>
        </w:r>
        <w:r w:rsidR="006152D7" w:rsidRPr="006152D7">
          <w:rPr>
            <w:noProof/>
            <w:vertAlign w:val="superscript"/>
          </w:rPr>
          <w:t>1</w:t>
        </w:r>
        <w:r w:rsidR="00DB23BA">
          <w:fldChar w:fldCharType="end"/>
        </w:r>
      </w:hyperlink>
      <w:r w:rsidR="003340E3">
        <w:t xml:space="preserve">. </w:t>
      </w:r>
      <w:r w:rsidR="001355CC">
        <w:t>T</w:t>
      </w:r>
      <w:r w:rsidR="001355CC" w:rsidRPr="002E65F7">
        <w:t>he use of health IT to support practice redesign requires a deep understanding of the interaction between health IT and workflow</w:t>
      </w:r>
      <w:r w:rsidR="001355CC">
        <w:t>,</w:t>
      </w:r>
      <w:r w:rsidR="001355CC" w:rsidRPr="00F35FAB">
        <w:t xml:space="preserve"> </w:t>
      </w:r>
      <w:r w:rsidR="001355CC">
        <w:t>ideally through a human factors and socio-technical framework. Unfortunately, these health IT-workflow interactions</w:t>
      </w:r>
      <w:r w:rsidR="001355CC" w:rsidRPr="002E65F7">
        <w:t xml:space="preserve"> </w:t>
      </w:r>
      <w:r w:rsidR="001355CC">
        <w:t xml:space="preserve">are poorly understood and the </w:t>
      </w:r>
      <w:r w:rsidR="00F35FAB">
        <w:t>research to date has largely focused on large academic medical centers and large health maintenance organizations, while the impact of health IT on workflow in smaller</w:t>
      </w:r>
      <w:r w:rsidR="00FB2438">
        <w:t>,</w:t>
      </w:r>
      <w:r w:rsidR="00F35FAB">
        <w:t xml:space="preserve"> ambulatory care practices is not well studied.</w:t>
      </w:r>
      <w:r w:rsidR="00321316">
        <w:rPr>
          <w:vertAlign w:val="superscript"/>
        </w:rPr>
        <w:t>2</w:t>
      </w:r>
    </w:p>
    <w:p w:rsidR="003340E3" w:rsidRDefault="003340E3" w:rsidP="006978FB">
      <w:pPr>
        <w:pStyle w:val="Default"/>
        <w:rPr>
          <w:rFonts w:ascii="Times New Roman" w:hAnsi="Times New Roman" w:cs="Times New Roman"/>
        </w:rPr>
      </w:pPr>
    </w:p>
    <w:p w:rsidR="006978FB" w:rsidRPr="002E65F7" w:rsidRDefault="00A37828" w:rsidP="006978FB">
      <w:pPr>
        <w:pStyle w:val="Default"/>
        <w:rPr>
          <w:rFonts w:ascii="Times New Roman" w:hAnsi="Times New Roman" w:cs="Times New Roman"/>
        </w:rPr>
      </w:pPr>
      <w:r>
        <w:rPr>
          <w:rFonts w:ascii="Times New Roman" w:hAnsi="Times New Roman" w:cs="Times New Roman"/>
        </w:rPr>
        <w:t>To that end</w:t>
      </w:r>
      <w:r w:rsidR="006978FB" w:rsidRPr="002E65F7">
        <w:rPr>
          <w:rFonts w:ascii="Times New Roman" w:hAnsi="Times New Roman" w:cs="Times New Roman"/>
        </w:rPr>
        <w:t xml:space="preserve">, AHRQ conducted an in-depth study of existing research and evidence in the area of the impact of health IT on workflow, its linkage to clinician adoption, and its links to the safety, quality, efficiency, and effectiveness of care delivery. However, most of the articles found were not focused directly on workflow, so the quality of evidence related to workflow change varied substantially. The majority of studies described research completed in large clinics affiliated with academic medical centers, health maintenance organizations or national health systems outside the U.S., limiting </w:t>
      </w:r>
      <w:r w:rsidR="00AE1D6E">
        <w:rPr>
          <w:rFonts w:ascii="Times New Roman" w:hAnsi="Times New Roman" w:cs="Times New Roman"/>
        </w:rPr>
        <w:t>applicability</w:t>
      </w:r>
      <w:r w:rsidR="00AE1D6E" w:rsidRPr="002E65F7">
        <w:rPr>
          <w:rFonts w:ascii="Times New Roman" w:hAnsi="Times New Roman" w:cs="Times New Roman"/>
        </w:rPr>
        <w:t xml:space="preserve"> </w:t>
      </w:r>
      <w:r w:rsidR="006978FB" w:rsidRPr="002E65F7">
        <w:rPr>
          <w:rFonts w:ascii="Times New Roman" w:hAnsi="Times New Roman" w:cs="Times New Roman"/>
        </w:rPr>
        <w:t>to other settings</w:t>
      </w:r>
      <w:r w:rsidR="00136123">
        <w:rPr>
          <w:rFonts w:ascii="Times New Roman" w:hAnsi="Times New Roman" w:cs="Times New Roman"/>
        </w:rPr>
        <w:t xml:space="preserve">, particularly </w:t>
      </w:r>
      <w:r w:rsidR="00AE1D6E">
        <w:rPr>
          <w:rFonts w:ascii="Times New Roman" w:hAnsi="Times New Roman" w:cs="Times New Roman"/>
        </w:rPr>
        <w:t>small and medium-sized primary care and other</w:t>
      </w:r>
      <w:r w:rsidR="00136123">
        <w:rPr>
          <w:rFonts w:ascii="Times New Roman" w:hAnsi="Times New Roman" w:cs="Times New Roman"/>
        </w:rPr>
        <w:t xml:space="preserve"> ambulatory care settings</w:t>
      </w:r>
      <w:r w:rsidR="006978FB" w:rsidRPr="002E65F7">
        <w:rPr>
          <w:rFonts w:ascii="Times New Roman" w:hAnsi="Times New Roman" w:cs="Times New Roman"/>
        </w:rPr>
        <w:t>. Also, most of the studies did not use a scientifically rigorous design. Finally, most of the literature did not include descriptions of the socio-technical context of health IT implementations and use, making it difficult to understand the role of potentially conflating or mediating factors such as training, technical support, and organizational culture.</w:t>
      </w:r>
      <w:r w:rsidR="00321316">
        <w:rPr>
          <w:rFonts w:ascii="Times New Roman" w:hAnsi="Times New Roman" w:cs="Times New Roman"/>
          <w:vertAlign w:val="superscript"/>
        </w:rPr>
        <w:t>3</w:t>
      </w:r>
    </w:p>
    <w:p w:rsidR="006978FB" w:rsidRPr="002E65F7" w:rsidRDefault="006978FB" w:rsidP="006978FB">
      <w:pPr>
        <w:pStyle w:val="Default"/>
        <w:rPr>
          <w:rFonts w:ascii="Times New Roman" w:hAnsi="Times New Roman" w:cs="Times New Roman"/>
        </w:rPr>
      </w:pPr>
    </w:p>
    <w:p w:rsidR="006978FB" w:rsidRPr="002E65F7" w:rsidRDefault="006978FB" w:rsidP="006978FB">
      <w:pPr>
        <w:pStyle w:val="Default"/>
        <w:rPr>
          <w:rFonts w:ascii="Times New Roman" w:hAnsi="Times New Roman" w:cs="Times New Roman"/>
        </w:rPr>
      </w:pPr>
      <w:r w:rsidRPr="002E65F7">
        <w:rPr>
          <w:rFonts w:ascii="Times New Roman" w:hAnsi="Times New Roman" w:cs="Times New Roman"/>
        </w:rPr>
        <w:t>The</w:t>
      </w:r>
      <w:r w:rsidR="002A4720">
        <w:rPr>
          <w:rFonts w:ascii="Times New Roman" w:hAnsi="Times New Roman" w:cs="Times New Roman"/>
        </w:rPr>
        <w:t>se</w:t>
      </w:r>
      <w:r w:rsidRPr="002E65F7">
        <w:rPr>
          <w:rFonts w:ascii="Times New Roman" w:hAnsi="Times New Roman" w:cs="Times New Roman"/>
        </w:rPr>
        <w:t xml:space="preserve"> gaps and limitations of existing research study designs and findings related to health IT and workflow limit the relevance and quality of the available evidence for health care organizations wishing to effectively implement health IT systems to support current work without negatively affecting existing workflow processes. The existing evidence is of equally limited utility to those organizations seeking to use health IT systems to support redesign of their ambulatory care settings.</w:t>
      </w:r>
    </w:p>
    <w:p w:rsidR="006978FB" w:rsidRDefault="006978FB" w:rsidP="006978FB">
      <w:pPr>
        <w:pStyle w:val="Default"/>
        <w:rPr>
          <w:rFonts w:ascii="Times New Roman" w:hAnsi="Times New Roman" w:cs="Times New Roman"/>
        </w:rPr>
      </w:pPr>
    </w:p>
    <w:p w:rsidR="00B65C31" w:rsidRDefault="00351597" w:rsidP="00E5230F">
      <w:pPr>
        <w:pStyle w:val="BodyText"/>
        <w:rPr>
          <w:rFonts w:asciiTheme="majorBidi" w:hAnsiTheme="majorBidi" w:cstheme="majorBidi"/>
        </w:rPr>
      </w:pPr>
      <w:r w:rsidRPr="00A25833">
        <w:rPr>
          <w:rFonts w:asciiTheme="majorBidi" w:hAnsiTheme="majorBidi" w:cstheme="majorBidi"/>
        </w:rPr>
        <w:t xml:space="preserve">The goal of the project is to understand </w:t>
      </w:r>
      <w:r w:rsidR="00082FA7" w:rsidRPr="00A25833">
        <w:rPr>
          <w:rFonts w:asciiTheme="majorBidi" w:hAnsiTheme="majorBidi" w:cstheme="majorBidi"/>
        </w:rPr>
        <w:t>the impact</w:t>
      </w:r>
      <w:r w:rsidRPr="00A25833">
        <w:rPr>
          <w:rFonts w:asciiTheme="majorBidi" w:hAnsiTheme="majorBidi" w:cstheme="majorBidi"/>
        </w:rPr>
        <w:t xml:space="preserve"> </w:t>
      </w:r>
      <w:r w:rsidR="00082FA7" w:rsidRPr="00A25833">
        <w:rPr>
          <w:rFonts w:asciiTheme="majorBidi" w:hAnsiTheme="majorBidi" w:cstheme="majorBidi"/>
        </w:rPr>
        <w:t xml:space="preserve">of </w:t>
      </w:r>
      <w:r w:rsidRPr="00A25833">
        <w:rPr>
          <w:rFonts w:asciiTheme="majorBidi" w:hAnsiTheme="majorBidi" w:cstheme="majorBidi"/>
        </w:rPr>
        <w:t xml:space="preserve">implementing health IT-enabled care coordination </w:t>
      </w:r>
      <w:r w:rsidR="00082FA7" w:rsidRPr="00A25833">
        <w:rPr>
          <w:rFonts w:asciiTheme="majorBidi" w:hAnsiTheme="majorBidi" w:cstheme="majorBidi"/>
        </w:rPr>
        <w:t xml:space="preserve">on workflow </w:t>
      </w:r>
      <w:r w:rsidRPr="00A25833">
        <w:rPr>
          <w:rFonts w:asciiTheme="majorBidi" w:hAnsiTheme="majorBidi" w:cstheme="majorBidi"/>
        </w:rPr>
        <w:t>within small community-based primary care clinics</w:t>
      </w:r>
      <w:r w:rsidR="008A7C4E" w:rsidRPr="00A25833">
        <w:rPr>
          <w:rFonts w:asciiTheme="majorBidi" w:hAnsiTheme="majorBidi" w:cstheme="majorBidi"/>
        </w:rPr>
        <w:t xml:space="preserve"> in various stages of practice redesign</w:t>
      </w:r>
      <w:r w:rsidRPr="00A25833">
        <w:rPr>
          <w:rFonts w:asciiTheme="majorBidi" w:hAnsiTheme="majorBidi" w:cstheme="majorBidi"/>
        </w:rPr>
        <w:t>.</w:t>
      </w:r>
      <w:r w:rsidR="00A25833">
        <w:rPr>
          <w:rFonts w:asciiTheme="majorBidi" w:hAnsiTheme="majorBidi" w:cstheme="majorBidi"/>
        </w:rPr>
        <w:t xml:space="preserve"> </w:t>
      </w:r>
      <w:r w:rsidR="002758E6">
        <w:rPr>
          <w:rFonts w:asciiTheme="majorBidi" w:hAnsiTheme="majorBidi" w:cstheme="majorBidi"/>
        </w:rPr>
        <w:t>T</w:t>
      </w:r>
      <w:r w:rsidR="00A3222D" w:rsidRPr="00A25833">
        <w:rPr>
          <w:rFonts w:asciiTheme="majorBidi" w:hAnsiTheme="majorBidi" w:cstheme="majorBidi"/>
        </w:rPr>
        <w:t>he focus</w:t>
      </w:r>
      <w:r w:rsidR="002758E6">
        <w:rPr>
          <w:rFonts w:asciiTheme="majorBidi" w:hAnsiTheme="majorBidi" w:cstheme="majorBidi"/>
        </w:rPr>
        <w:t xml:space="preserve"> of this study</w:t>
      </w:r>
      <w:r w:rsidR="00A3222D" w:rsidRPr="00A25833">
        <w:rPr>
          <w:rFonts w:asciiTheme="majorBidi" w:hAnsiTheme="majorBidi" w:cstheme="majorBidi"/>
        </w:rPr>
        <w:t xml:space="preserve"> is </w:t>
      </w:r>
      <w:r w:rsidRPr="00A25833">
        <w:rPr>
          <w:rFonts w:asciiTheme="majorBidi" w:hAnsiTheme="majorBidi" w:cstheme="majorBidi"/>
        </w:rPr>
        <w:t xml:space="preserve">the interaction of health IT and care coordination workflow </w:t>
      </w:r>
      <w:r w:rsidR="002758E6">
        <w:rPr>
          <w:rFonts w:asciiTheme="majorBidi" w:hAnsiTheme="majorBidi" w:cstheme="majorBidi"/>
        </w:rPr>
        <w:t>in the context of practice redesign</w:t>
      </w:r>
      <w:r w:rsidR="003340E3">
        <w:rPr>
          <w:rFonts w:asciiTheme="majorBidi" w:hAnsiTheme="majorBidi" w:cstheme="majorBidi"/>
        </w:rPr>
        <w:t xml:space="preserve">. </w:t>
      </w:r>
      <w:r w:rsidR="002758E6">
        <w:rPr>
          <w:rFonts w:asciiTheme="majorBidi" w:hAnsiTheme="majorBidi" w:cstheme="majorBidi"/>
        </w:rPr>
        <w:t xml:space="preserve">This study will focus on </w:t>
      </w:r>
      <w:r w:rsidRPr="00A25833">
        <w:rPr>
          <w:rFonts w:asciiTheme="majorBidi" w:hAnsiTheme="majorBidi" w:cstheme="majorBidi"/>
        </w:rPr>
        <w:t xml:space="preserve">clinic staff caring for patients with diabetes within small primary care clinics </w:t>
      </w:r>
      <w:r w:rsidR="002758E6">
        <w:rPr>
          <w:rFonts w:asciiTheme="majorBidi" w:hAnsiTheme="majorBidi" w:cstheme="majorBidi"/>
        </w:rPr>
        <w:t>to</w:t>
      </w:r>
      <w:r w:rsidRPr="00A25833">
        <w:rPr>
          <w:rFonts w:asciiTheme="majorBidi" w:hAnsiTheme="majorBidi" w:cstheme="majorBidi"/>
        </w:rPr>
        <w:t xml:space="preserve"> understand enablers and barriers to care coordination workflow through the use of health IT.</w:t>
      </w:r>
    </w:p>
    <w:p w:rsidR="00745D19" w:rsidRDefault="00745D19" w:rsidP="00E5230F">
      <w:pPr>
        <w:pStyle w:val="BodyText"/>
        <w:rPr>
          <w:rFonts w:asciiTheme="majorBidi" w:hAnsiTheme="majorBidi" w:cstheme="majorBidi"/>
        </w:rPr>
      </w:pPr>
    </w:p>
    <w:p w:rsidR="00670A2C" w:rsidRDefault="00351597" w:rsidP="00E5230F">
      <w:pPr>
        <w:pStyle w:val="BodyText"/>
      </w:pPr>
      <w:r>
        <w:t>The study will be conducted</w:t>
      </w:r>
      <w:r w:rsidR="00E30105" w:rsidRPr="00B556E1">
        <w:t xml:space="preserve"> </w:t>
      </w:r>
      <w:r w:rsidR="00CE275C">
        <w:t xml:space="preserve">over a 14-month period </w:t>
      </w:r>
      <w:r w:rsidR="00E30105" w:rsidRPr="00B556E1">
        <w:t xml:space="preserve">in six Vanderbilt University Medical Center (VUMC) affiliated-clinics that each have an </w:t>
      </w:r>
      <w:r w:rsidR="00741243">
        <w:t>electronic health record (</w:t>
      </w:r>
      <w:r w:rsidR="00E30105" w:rsidRPr="00B556E1">
        <w:t>EHR</w:t>
      </w:r>
      <w:r w:rsidR="00741243">
        <w:t>)</w:t>
      </w:r>
      <w:r w:rsidR="00E30105" w:rsidRPr="00B556E1">
        <w:t xml:space="preserve"> but are in different phases of </w:t>
      </w:r>
      <w:r w:rsidR="00665A56" w:rsidRPr="007279C5">
        <w:t>introducing the health IT component</w:t>
      </w:r>
      <w:r w:rsidR="00E30105" w:rsidRPr="00B556E1">
        <w:t xml:space="preserve"> of a</w:t>
      </w:r>
      <w:r w:rsidR="00741243">
        <w:t xml:space="preserve"> </w:t>
      </w:r>
      <w:r w:rsidR="00F251E2">
        <w:t>care coordination</w:t>
      </w:r>
      <w:r w:rsidR="00F251E2" w:rsidRPr="00B556E1">
        <w:t xml:space="preserve"> </w:t>
      </w:r>
      <w:r w:rsidR="00F1559C">
        <w:t xml:space="preserve">redesign </w:t>
      </w:r>
      <w:r w:rsidR="00E30105" w:rsidRPr="00B556E1">
        <w:t>program</w:t>
      </w:r>
      <w:r w:rsidR="00741243">
        <w:t xml:space="preserve"> called</w:t>
      </w:r>
      <w:r w:rsidR="00E30105" w:rsidRPr="00B556E1">
        <w:t xml:space="preserve"> My Health Team (MHT).</w:t>
      </w:r>
      <w:r w:rsidR="00E5230F">
        <w:t xml:space="preserve"> MHT was launched at Vanderbilt University Medical Center to redesign ambulatory care delivery for patients with three chronic conditions (diabetes, hypertension, and congestive heart failure) through intensified patient engagement, dedicated care coordinators, and specific health IT tools to facilitate scalable chronic disease management. </w:t>
      </w:r>
      <w:r w:rsidR="009D7DB0">
        <w:t xml:space="preserve">The health IT component of </w:t>
      </w:r>
      <w:r w:rsidR="00E5230F">
        <w:t>MHT</w:t>
      </w:r>
      <w:r w:rsidR="003340E3">
        <w:t>,</w:t>
      </w:r>
      <w:r w:rsidR="00E5230F">
        <w:t xml:space="preserve"> layered on a mature </w:t>
      </w:r>
      <w:r w:rsidR="00C217CD">
        <w:t>EHR</w:t>
      </w:r>
      <w:r w:rsidR="003340E3">
        <w:t>,</w:t>
      </w:r>
      <w:r w:rsidR="00E5230F">
        <w:t xml:space="preserve"> enables (1) diabetes, hypertension and congestive heart failure registries, (2) a shared view of the care plan for the patient among clinical staff, (3) alerts and reminders to track patients’ acute care episodes, (4) closed-loop feedback of patient self-management through at-home physiological monitoring and two-way electronic clinical messaging (via the patient portal), and (5) frequent patient contact with coordinators in between physician visits by telephone and using a secure patient portal.</w:t>
      </w:r>
    </w:p>
    <w:p w:rsidR="00E01300" w:rsidRDefault="00E01300" w:rsidP="00A25833">
      <w:pPr>
        <w:pStyle w:val="BodyText"/>
      </w:pPr>
    </w:p>
    <w:p w:rsidR="002A4720" w:rsidRDefault="00482CFB" w:rsidP="002A4720">
      <w:pPr>
        <w:pStyle w:val="BodyText"/>
      </w:pPr>
      <w:r w:rsidRPr="002E65F7">
        <w:lastRenderedPageBreak/>
        <w:t>This study is intended to address existing gaps and generate findings of particular relevance</w:t>
      </w:r>
      <w:r w:rsidR="00F1559C">
        <w:t xml:space="preserve"> to health IT and workflow</w:t>
      </w:r>
      <w:r w:rsidRPr="002E65F7">
        <w:t xml:space="preserve"> </w:t>
      </w:r>
      <w:r>
        <w:t xml:space="preserve">by employing </w:t>
      </w:r>
      <w:proofErr w:type="gramStart"/>
      <w:r>
        <w:t>a mixed-methods</w:t>
      </w:r>
      <w:proofErr w:type="gramEnd"/>
      <w:r>
        <w:t>, theoretically-grounded research design that focuses on the socio-technical factors in smaller, ambulatory care settings</w:t>
      </w:r>
      <w:r w:rsidRPr="00316B3A">
        <w:t>.</w:t>
      </w:r>
    </w:p>
    <w:p w:rsidR="00E363C7" w:rsidRPr="00B556E1" w:rsidRDefault="002A4720" w:rsidP="005C628E">
      <w:pPr>
        <w:pStyle w:val="BodyText"/>
      </w:pPr>
      <w:r w:rsidRPr="00B556E1">
        <w:t xml:space="preserve">Combining this formal approach with iterative observations and analysis </w:t>
      </w:r>
      <w:r>
        <w:t>across</w:t>
      </w:r>
      <w:r w:rsidRPr="00B556E1">
        <w:t xml:space="preserve"> six clinics for 14 months will generate a detailed understanding of changes in health IT-workflow interaction for each clinic over time, and across clinics in various implementation phases (pre-MHT, early-MHT, or mature-MHT)</w:t>
      </w:r>
      <w:r w:rsidR="003340E3">
        <w:t xml:space="preserve">. </w:t>
      </w:r>
      <w:r w:rsidR="006B691D">
        <w:t xml:space="preserve">Each clinic </w:t>
      </w:r>
      <w:r w:rsidR="00F251E2">
        <w:t xml:space="preserve">will be </w:t>
      </w:r>
      <w:r w:rsidR="006B691D">
        <w:t xml:space="preserve">observed at two time points: the first (time = 0 months) to capture baseline </w:t>
      </w:r>
      <w:proofErr w:type="gramStart"/>
      <w:r w:rsidR="006B691D">
        <w:t>interactions,</w:t>
      </w:r>
      <w:proofErr w:type="gramEnd"/>
      <w:r w:rsidR="006B691D">
        <w:t xml:space="preserve"> and the second (time = 12 months) to capture interactions </w:t>
      </w:r>
      <w:r w:rsidR="006152D7">
        <w:t>later in adoption</w:t>
      </w:r>
      <w:r w:rsidR="006B691D">
        <w:t xml:space="preserve">. </w:t>
      </w:r>
      <w:r w:rsidR="00635265">
        <w:t xml:space="preserve">Although each clinic will be observed over a period of 12 months, the total study period will </w:t>
      </w:r>
      <w:r w:rsidR="00AE43F7">
        <w:t xml:space="preserve">span </w:t>
      </w:r>
      <w:r w:rsidR="00635265">
        <w:t xml:space="preserve">14 months to allow for staggered observation windows for the clinics. </w:t>
      </w:r>
      <w:r w:rsidR="003340E3">
        <w:t>All</w:t>
      </w:r>
      <w:r w:rsidR="006B691D">
        <w:t xml:space="preserve"> </w:t>
      </w:r>
      <w:r w:rsidR="00635265">
        <w:t>clinics</w:t>
      </w:r>
      <w:r w:rsidR="006B691D">
        <w:t xml:space="preserve"> are anticipated to </w:t>
      </w:r>
      <w:r w:rsidR="004D1784">
        <w:t xml:space="preserve">exhibit </w:t>
      </w:r>
      <w:r w:rsidR="006B691D">
        <w:t xml:space="preserve">changes to health IT-workflow interactions </w:t>
      </w:r>
      <w:r w:rsidR="00CA141A">
        <w:t xml:space="preserve">over time given </w:t>
      </w:r>
      <w:r w:rsidR="004D1784">
        <w:t xml:space="preserve">that </w:t>
      </w:r>
      <w:r w:rsidR="00CA141A">
        <w:t>learning and efforts to streamline workflow at each practice</w:t>
      </w:r>
      <w:r w:rsidR="004D1784">
        <w:t xml:space="preserve"> are ongoing. </w:t>
      </w:r>
      <w:r w:rsidR="00F56BC2">
        <w:t>T</w:t>
      </w:r>
      <w:r w:rsidR="006B691D">
        <w:t xml:space="preserve">he early-MHT clinics, </w:t>
      </w:r>
      <w:r w:rsidR="006152D7">
        <w:t xml:space="preserve">engaged </w:t>
      </w:r>
      <w:r w:rsidR="004D1784">
        <w:t xml:space="preserve">actively </w:t>
      </w:r>
      <w:r w:rsidR="006152D7">
        <w:t xml:space="preserve">in </w:t>
      </w:r>
      <w:r w:rsidR="006B691D">
        <w:t>practice redesign</w:t>
      </w:r>
      <w:r w:rsidR="00F56BC2">
        <w:t>,</w:t>
      </w:r>
      <w:r w:rsidR="00DE45B7">
        <w:t xml:space="preserve"> will be observed at a third time point</w:t>
      </w:r>
      <w:r w:rsidR="00F56BC2">
        <w:t xml:space="preserve"> – </w:t>
      </w:r>
      <w:r w:rsidR="004D1784">
        <w:t xml:space="preserve">midway between </w:t>
      </w:r>
      <w:r w:rsidR="00F56BC2">
        <w:t xml:space="preserve">the first </w:t>
      </w:r>
      <w:r w:rsidR="004D1784">
        <w:t xml:space="preserve">and second </w:t>
      </w:r>
      <w:r w:rsidR="00F56BC2">
        <w:t>observation period</w:t>
      </w:r>
      <w:r w:rsidR="00DE45B7">
        <w:t xml:space="preserve"> </w:t>
      </w:r>
      <w:r w:rsidR="00F56BC2">
        <w:t xml:space="preserve">– </w:t>
      </w:r>
      <w:r w:rsidR="004D1784">
        <w:t xml:space="preserve">since more </w:t>
      </w:r>
      <w:r w:rsidR="006152D7">
        <w:t>changes</w:t>
      </w:r>
      <w:r w:rsidR="004D1784">
        <w:t>, and possibly more rapid changes</w:t>
      </w:r>
      <w:r w:rsidR="006152D7">
        <w:t xml:space="preserve"> in workflow </w:t>
      </w:r>
      <w:r w:rsidR="00F56BC2">
        <w:t xml:space="preserve">and the use of health IT </w:t>
      </w:r>
      <w:r w:rsidR="004D1784">
        <w:t>could occur</w:t>
      </w:r>
      <w:r w:rsidR="006B691D">
        <w:t xml:space="preserve">. </w:t>
      </w:r>
      <w:r w:rsidR="004D1784">
        <w:t>The</w:t>
      </w:r>
      <w:r w:rsidR="00F56BC2">
        <w:t xml:space="preserve"> </w:t>
      </w:r>
      <w:r w:rsidR="00751E00">
        <w:t>6</w:t>
      </w:r>
      <w:r w:rsidR="004D1784">
        <w:t>-</w:t>
      </w:r>
      <w:r w:rsidR="00751E00">
        <w:t xml:space="preserve">month interval </w:t>
      </w:r>
      <w:r w:rsidR="004D1784">
        <w:t xml:space="preserve">between observation periods </w:t>
      </w:r>
      <w:r w:rsidR="00F56BC2">
        <w:t xml:space="preserve">was chosen </w:t>
      </w:r>
      <w:r w:rsidR="00751E00">
        <w:t xml:space="preserve">based on </w:t>
      </w:r>
      <w:r w:rsidR="00CA141A">
        <w:t xml:space="preserve">prior </w:t>
      </w:r>
      <w:r w:rsidR="00751E00">
        <w:t>experience with MHT implementation</w:t>
      </w:r>
      <w:r w:rsidR="004D1784">
        <w:t xml:space="preserve"> in which many adoption changes occur during </w:t>
      </w:r>
      <w:r w:rsidR="00CA141A">
        <w:t xml:space="preserve">a </w:t>
      </w:r>
      <w:r w:rsidR="004D1784">
        <w:t>3-5</w:t>
      </w:r>
      <w:r w:rsidR="00CA141A">
        <w:t xml:space="preserve"> month period</w:t>
      </w:r>
      <w:r w:rsidR="00F56BC2">
        <w:t xml:space="preserve"> during practice redesign</w:t>
      </w:r>
      <w:r w:rsidR="00CA141A">
        <w:t>.</w:t>
      </w:r>
      <w:r w:rsidR="00751E00">
        <w:t xml:space="preserve"> </w:t>
      </w:r>
      <w:r w:rsidR="004D1784">
        <w:t>Thus, in clinics anticipated to experience slower change, an</w:t>
      </w:r>
      <w:r w:rsidR="00F708DC">
        <w:t xml:space="preserve"> observation period of one year is </w:t>
      </w:r>
      <w:r w:rsidR="00CA141A">
        <w:t xml:space="preserve">anticipated to allow </w:t>
      </w:r>
      <w:r w:rsidR="004D1784">
        <w:t xml:space="preserve">capture of </w:t>
      </w:r>
      <w:r w:rsidR="00F708DC">
        <w:t xml:space="preserve">workflow patterns </w:t>
      </w:r>
      <w:r w:rsidR="004D1784">
        <w:t xml:space="preserve">that </w:t>
      </w:r>
      <w:r w:rsidR="00F708DC">
        <w:t>have occurred</w:t>
      </w:r>
      <w:r w:rsidR="004D1784">
        <w:t>; in fast-changing clinics</w:t>
      </w:r>
      <w:r w:rsidR="00F708DC">
        <w:t xml:space="preserve">, </w:t>
      </w:r>
      <w:r w:rsidR="004D1784">
        <w:t xml:space="preserve">a 6-month observation interval will improve capture of key interactions. </w:t>
      </w:r>
    </w:p>
    <w:p w:rsidR="00AE1D6E" w:rsidRPr="002E65F7" w:rsidRDefault="00AE1D6E" w:rsidP="006014DB"/>
    <w:p w:rsidR="00527BBD" w:rsidRDefault="00527BBD" w:rsidP="006014DB">
      <w:r w:rsidRPr="002E65F7">
        <w:t xml:space="preserve">To achieve the goals of this project the following </w:t>
      </w:r>
      <w:r w:rsidR="00AE1D6E">
        <w:t>activities</w:t>
      </w:r>
      <w:r w:rsidRPr="002E65F7">
        <w:t xml:space="preserve"> will be </w:t>
      </w:r>
      <w:r w:rsidR="00AE1D6E">
        <w:t>carried out</w:t>
      </w:r>
      <w:r w:rsidRPr="002E65F7">
        <w:t>:</w:t>
      </w:r>
    </w:p>
    <w:p w:rsidR="00B651DD" w:rsidRPr="002E65F7" w:rsidRDefault="00B651DD" w:rsidP="006014DB"/>
    <w:p w:rsidR="00B651DD" w:rsidRDefault="00B651DD" w:rsidP="00B26E49">
      <w:pPr>
        <w:numPr>
          <w:ilvl w:val="0"/>
          <w:numId w:val="14"/>
        </w:numPr>
        <w:tabs>
          <w:tab w:val="left" w:pos="360"/>
        </w:tabs>
      </w:pPr>
      <w:r>
        <w:rPr>
          <w:b/>
        </w:rPr>
        <w:t>Project orientation</w:t>
      </w:r>
      <w:r>
        <w:t xml:space="preserve"> </w:t>
      </w:r>
      <w:r>
        <w:rPr>
          <w:b/>
        </w:rPr>
        <w:t>meeting</w:t>
      </w:r>
      <w:r w:rsidR="003340E3">
        <w:rPr>
          <w:b/>
        </w:rPr>
        <w:t>—</w:t>
      </w:r>
      <w:r w:rsidR="00A25833">
        <w:t>R</w:t>
      </w:r>
      <w:r>
        <w:t xml:space="preserve">esearchers will hold </w:t>
      </w:r>
      <w:r w:rsidRPr="00B651DD">
        <w:t>an orientation meeting for clinic staff to introduce them to the study</w:t>
      </w:r>
      <w:r w:rsidR="00934A12">
        <w:t xml:space="preserve"> (Attachment A)</w:t>
      </w:r>
      <w:r w:rsidR="003340E3">
        <w:t xml:space="preserve">. </w:t>
      </w:r>
      <w:r>
        <w:t xml:space="preserve">Up to </w:t>
      </w:r>
      <w:r w:rsidR="00B26E49">
        <w:t>ten</w:t>
      </w:r>
      <w:r>
        <w:t xml:space="preserve"> staff members at each clinic will be asked to participate in the orientation meetings.</w:t>
      </w:r>
      <w:r w:rsidRPr="00B651DD">
        <w:t xml:space="preserve"> During the orientation meeting, research staff will explain the purpose of the study, provide an overview of the study schedule, explain processes for recruiting individual clinic staff to participate, and answer any questions that clinic staff might have</w:t>
      </w:r>
      <w:r>
        <w:t>.</w:t>
      </w:r>
    </w:p>
    <w:p w:rsidR="00E01300" w:rsidRPr="00A25833" w:rsidRDefault="00E01300" w:rsidP="00A25833">
      <w:pPr>
        <w:tabs>
          <w:tab w:val="left" w:pos="360"/>
        </w:tabs>
        <w:ind w:left="720"/>
      </w:pPr>
    </w:p>
    <w:p w:rsidR="00E363C7" w:rsidRDefault="00EF2BAA" w:rsidP="00E363C7">
      <w:pPr>
        <w:numPr>
          <w:ilvl w:val="0"/>
          <w:numId w:val="14"/>
        </w:numPr>
        <w:tabs>
          <w:tab w:val="left" w:pos="360"/>
        </w:tabs>
      </w:pPr>
      <w:r w:rsidRPr="00EF2BAA">
        <w:rPr>
          <w:b/>
        </w:rPr>
        <w:t>Direct observation</w:t>
      </w:r>
      <w:r w:rsidR="001169E2" w:rsidRPr="002E65F7">
        <w:t xml:space="preserve"> </w:t>
      </w:r>
      <w:r w:rsidR="005525A1">
        <w:t xml:space="preserve">by researchers </w:t>
      </w:r>
      <w:r w:rsidR="001169E2" w:rsidRPr="002E65F7">
        <w:t xml:space="preserve">of </w:t>
      </w:r>
      <w:r w:rsidR="00C45F45">
        <w:t>clinic</w:t>
      </w:r>
      <w:r w:rsidR="005525A1">
        <w:t xml:space="preserve"> staff performing care coordination activities with patients, caregivers, and providers to capture their </w:t>
      </w:r>
      <w:r w:rsidR="001169E2" w:rsidRPr="002E65F7">
        <w:t xml:space="preserve">workflow, </w:t>
      </w:r>
      <w:r w:rsidR="00AE1D6E">
        <w:t xml:space="preserve">health </w:t>
      </w:r>
      <w:r w:rsidR="001169E2" w:rsidRPr="002E65F7">
        <w:t xml:space="preserve">IT usage, and </w:t>
      </w:r>
      <w:r w:rsidR="005525A1">
        <w:t xml:space="preserve">work </w:t>
      </w:r>
      <w:r w:rsidR="001169E2" w:rsidRPr="002E65F7">
        <w:t>processes</w:t>
      </w:r>
      <w:r w:rsidR="003340E3">
        <w:t xml:space="preserve">. </w:t>
      </w:r>
      <w:r w:rsidR="00E363C7">
        <w:t>A</w:t>
      </w:r>
      <w:r w:rsidR="00E363C7" w:rsidRPr="00B556E1">
        <w:t xml:space="preserve"> total of 14 observation periods </w:t>
      </w:r>
      <w:r w:rsidR="00E363C7">
        <w:t xml:space="preserve">will take place </w:t>
      </w:r>
      <w:r w:rsidR="00E363C7" w:rsidRPr="00B556E1">
        <w:t xml:space="preserve">across the six </w:t>
      </w:r>
      <w:r w:rsidR="00C45F45">
        <w:t>clinics</w:t>
      </w:r>
      <w:r w:rsidR="00E363C7" w:rsidRPr="00B556E1">
        <w:t xml:space="preserve">. Each site will have an </w:t>
      </w:r>
      <w:r w:rsidR="00E363C7" w:rsidRPr="00B556E1">
        <w:rPr>
          <w:i/>
        </w:rPr>
        <w:t>initial</w:t>
      </w:r>
      <w:r w:rsidR="00E363C7" w:rsidRPr="00B556E1">
        <w:t xml:space="preserve"> observation period that occur</w:t>
      </w:r>
      <w:r w:rsidR="00E363C7">
        <w:t>s</w:t>
      </w:r>
      <w:r w:rsidR="00E363C7" w:rsidRPr="00B556E1">
        <w:t xml:space="preserve"> over several weeks, with an estimated 60 hours of observation time per site. The two sites in the </w:t>
      </w:r>
      <w:r w:rsidR="00E363C7">
        <w:t>e</w:t>
      </w:r>
      <w:r w:rsidR="00E363C7" w:rsidRPr="00B556E1">
        <w:t xml:space="preserve">arly MHT phase of implementation will also have a </w:t>
      </w:r>
      <w:r w:rsidR="00E363C7" w:rsidRPr="00B556E1">
        <w:rPr>
          <w:i/>
        </w:rPr>
        <w:t>middle</w:t>
      </w:r>
      <w:r w:rsidR="00E363C7" w:rsidRPr="00B556E1">
        <w:t xml:space="preserve"> observation period (at 6 months), and all six sites will have a </w:t>
      </w:r>
      <w:r w:rsidR="00E363C7" w:rsidRPr="00B556E1">
        <w:rPr>
          <w:i/>
        </w:rPr>
        <w:t>final</w:t>
      </w:r>
      <w:r w:rsidR="00E363C7" w:rsidRPr="00B556E1">
        <w:t xml:space="preserve"> observation period (at 12 months). The middle and final observation periods, which build on data gathered during the initial observation period, are shorter—approximately 30 hours of observation per site, because observations will be more targeted as a result of the previously collected contextual data.</w:t>
      </w:r>
      <w:r w:rsidR="00E363C7" w:rsidRPr="00E363C7">
        <w:t xml:space="preserve"> </w:t>
      </w:r>
      <w:r w:rsidR="00E363C7">
        <w:t>Observations will be recorded on the Direct Observation Field Notes Form (</w:t>
      </w:r>
      <w:r w:rsidR="00E363C7" w:rsidRPr="006055A8">
        <w:t xml:space="preserve">Attachment </w:t>
      </w:r>
      <w:r w:rsidR="00934A12">
        <w:t>B</w:t>
      </w:r>
      <w:r w:rsidR="00E363C7">
        <w:t>)</w:t>
      </w:r>
      <w:r w:rsidR="003340E3">
        <w:t xml:space="preserve">. </w:t>
      </w:r>
      <w:r w:rsidR="005C628E">
        <w:t xml:space="preserve">This data collection </w:t>
      </w:r>
      <w:r w:rsidR="005C628E">
        <w:lastRenderedPageBreak/>
        <w:t>will not burden the clinic staff and is not included in the burden estimates in Section 12.</w:t>
      </w:r>
    </w:p>
    <w:p w:rsidR="00635265" w:rsidRDefault="00635265">
      <w:pPr>
        <w:tabs>
          <w:tab w:val="left" w:pos="360"/>
        </w:tabs>
        <w:ind w:left="720"/>
      </w:pPr>
    </w:p>
    <w:p w:rsidR="007E624E" w:rsidRDefault="003C38D0" w:rsidP="003E069B">
      <w:pPr>
        <w:numPr>
          <w:ilvl w:val="0"/>
          <w:numId w:val="14"/>
        </w:numPr>
        <w:tabs>
          <w:tab w:val="left" w:pos="360"/>
        </w:tabs>
      </w:pPr>
      <w:r>
        <w:rPr>
          <w:b/>
        </w:rPr>
        <w:t>Artifact and spatial data collection—</w:t>
      </w:r>
      <w:r w:rsidR="007E624E">
        <w:t>A</w:t>
      </w:r>
      <w:r w:rsidR="007E624E" w:rsidRPr="00B556E1">
        <w:t>rtifacts such as paper notes or forms,</w:t>
      </w:r>
      <w:r w:rsidR="00ED0B06">
        <w:t xml:space="preserve"> or</w:t>
      </w:r>
      <w:r w:rsidR="007E624E" w:rsidRPr="00B556E1">
        <w:t xml:space="preserve"> reminder postcards identified by researchers during direct observations</w:t>
      </w:r>
      <w:r>
        <w:t xml:space="preserve"> </w:t>
      </w:r>
      <w:r w:rsidR="00ED0B06">
        <w:t>as</w:t>
      </w:r>
      <w:r w:rsidR="007E624E">
        <w:t xml:space="preserve"> </w:t>
      </w:r>
      <w:r w:rsidR="007E624E" w:rsidRPr="00B556E1">
        <w:t>relevant to understanding workflow an</w:t>
      </w:r>
      <w:r w:rsidR="00ED0B06">
        <w:t>d health IT, will be collected</w:t>
      </w:r>
      <w:r w:rsidR="00934A12">
        <w:t xml:space="preserve"> (see Attachment C)</w:t>
      </w:r>
      <w:r w:rsidR="00ED0B06">
        <w:t>.</w:t>
      </w:r>
    </w:p>
    <w:p w:rsidR="00635265" w:rsidRDefault="00635265">
      <w:pPr>
        <w:tabs>
          <w:tab w:val="left" w:pos="360"/>
        </w:tabs>
        <w:ind w:left="720"/>
      </w:pPr>
    </w:p>
    <w:p w:rsidR="0018339C" w:rsidRDefault="0018339C" w:rsidP="0018339C">
      <w:pPr>
        <w:ind w:left="720"/>
      </w:pPr>
      <w:r w:rsidRPr="0018339C">
        <w:t>Spatial data</w:t>
      </w:r>
      <w:r>
        <w:t>,</w:t>
      </w:r>
      <w:r w:rsidRPr="0018339C">
        <w:t xml:space="preserve"> such as still photographs of the workplace and/or objects in the workplace</w:t>
      </w:r>
      <w:r>
        <w:t>,</w:t>
      </w:r>
      <w:r w:rsidRPr="0018339C">
        <w:t xml:space="preserve"> will be collected</w:t>
      </w:r>
      <w:r w:rsidR="0032784D" w:rsidRPr="0032784D">
        <w:t xml:space="preserve"> </w:t>
      </w:r>
      <w:r w:rsidR="0032784D" w:rsidRPr="00741429">
        <w:t>to augment observation data</w:t>
      </w:r>
      <w:r w:rsidRPr="0018339C">
        <w:t xml:space="preserve">. These will enable the researcher to capture spatial relationships and other dimensions, such as the </w:t>
      </w:r>
      <w:r>
        <w:t>proximity of work stations, exam rooms, and technology</w:t>
      </w:r>
      <w:r w:rsidR="003340E3">
        <w:t xml:space="preserve">. </w:t>
      </w:r>
      <w:r w:rsidR="0032784D" w:rsidRPr="00741429">
        <w:t>For example, a health IT tool may include the functionality to print information to give to the patient, but if the printer is not conveniently located for the user, busy clinic staff may choose not to use this function. An image or drawing of this spatial relationship can be included in the data and will be coded in the data analysis phase</w:t>
      </w:r>
      <w:r w:rsidRPr="0018339C">
        <w:t xml:space="preserve">. </w:t>
      </w:r>
      <w:r w:rsidR="0032784D" w:rsidRPr="00741429">
        <w:t>The choice of using a photograph or a drawing will be dependent upon the type of information that is needed to better understand the context of the workflow</w:t>
      </w:r>
      <w:r w:rsidR="003340E3">
        <w:t xml:space="preserve">. </w:t>
      </w:r>
      <w:r w:rsidR="0032784D" w:rsidRPr="00741429">
        <w:t>For example, to capture the overall configuration of the workspace, photographs will be taken</w:t>
      </w:r>
      <w:r w:rsidR="003340E3">
        <w:t xml:space="preserve">. </w:t>
      </w:r>
      <w:r w:rsidR="0032784D" w:rsidRPr="00741429">
        <w:t xml:space="preserve">When other information, such as process flows, </w:t>
      </w:r>
      <w:proofErr w:type="gramStart"/>
      <w:r w:rsidR="0032784D" w:rsidRPr="00741429">
        <w:t>are</w:t>
      </w:r>
      <w:proofErr w:type="gramEnd"/>
      <w:r w:rsidR="0032784D" w:rsidRPr="00741429">
        <w:t xml:space="preserve"> being captured, the observer will draw a sketch of that process</w:t>
      </w:r>
      <w:r w:rsidR="003340E3">
        <w:t xml:space="preserve">. </w:t>
      </w:r>
      <w:r w:rsidR="0032784D">
        <w:t>T</w:t>
      </w:r>
      <w:r w:rsidR="0032784D" w:rsidRPr="00741429">
        <w:t>his may include the steps that a nurse takes to retrieve a patient chart, call the patient from the waiting room, escort the patient to a station where vital signs are measured, and escort them to an exam room.</w:t>
      </w:r>
    </w:p>
    <w:p w:rsidR="00473FC3" w:rsidRDefault="00473FC3">
      <w:pPr>
        <w:tabs>
          <w:tab w:val="left" w:pos="360"/>
        </w:tabs>
        <w:ind w:left="720"/>
      </w:pPr>
    </w:p>
    <w:p w:rsidR="00635265" w:rsidRDefault="003C38D0">
      <w:pPr>
        <w:tabs>
          <w:tab w:val="left" w:pos="360"/>
        </w:tabs>
        <w:ind w:left="720"/>
      </w:pPr>
      <w:r>
        <w:t>Artifacts and spatial data will be used to enrich the understanding of the</w:t>
      </w:r>
      <w:r w:rsidRPr="00B556E1">
        <w:t xml:space="preserve"> environment in which care coordination activities and health IT interact</w:t>
      </w:r>
      <w:r>
        <w:t xml:space="preserve"> and will</w:t>
      </w:r>
      <w:r w:rsidRPr="00B556E1">
        <w:t xml:space="preserve"> add information that is important for modeling workflow</w:t>
      </w:r>
      <w:r w:rsidR="003340E3">
        <w:t xml:space="preserve">. </w:t>
      </w:r>
      <w:r w:rsidR="000D3E6E">
        <w:t>This data collection will not burden the clinic staff and is not included in the burden estimates in Section 12.</w:t>
      </w:r>
    </w:p>
    <w:p w:rsidR="00635265" w:rsidRDefault="00635265">
      <w:pPr>
        <w:tabs>
          <w:tab w:val="left" w:pos="360"/>
        </w:tabs>
        <w:ind w:left="720"/>
      </w:pPr>
    </w:p>
    <w:p w:rsidR="004D23D5" w:rsidRDefault="00EF2BAA" w:rsidP="003E069B">
      <w:pPr>
        <w:numPr>
          <w:ilvl w:val="0"/>
          <w:numId w:val="14"/>
        </w:numPr>
        <w:tabs>
          <w:tab w:val="left" w:pos="360"/>
        </w:tabs>
      </w:pPr>
      <w:r w:rsidRPr="00EF2BAA">
        <w:rPr>
          <w:b/>
        </w:rPr>
        <w:t>Semi-structured individual interviews and surveys</w:t>
      </w:r>
      <w:r w:rsidR="00136123">
        <w:t xml:space="preserve"> </w:t>
      </w:r>
      <w:r w:rsidRPr="00EF2BAA">
        <w:rPr>
          <w:b/>
        </w:rPr>
        <w:t xml:space="preserve">with </w:t>
      </w:r>
      <w:r w:rsidR="00C45F45">
        <w:rPr>
          <w:b/>
        </w:rPr>
        <w:t>clinic</w:t>
      </w:r>
      <w:r w:rsidRPr="00EF2BAA">
        <w:rPr>
          <w:b/>
        </w:rPr>
        <w:t xml:space="preserve"> </w:t>
      </w:r>
      <w:r w:rsidRPr="004D23D5">
        <w:rPr>
          <w:b/>
        </w:rPr>
        <w:t>s</w:t>
      </w:r>
      <w:r w:rsidR="00B34341" w:rsidRPr="00B34341">
        <w:rPr>
          <w:b/>
        </w:rPr>
        <w:t xml:space="preserve">taff </w:t>
      </w:r>
      <w:r w:rsidR="00136123">
        <w:t xml:space="preserve">to further understand their use of </w:t>
      </w:r>
      <w:r w:rsidR="004D23D5">
        <w:t xml:space="preserve">health information </w:t>
      </w:r>
      <w:r w:rsidR="00136123">
        <w:t>technology</w:t>
      </w:r>
      <w:r w:rsidR="00090BF4">
        <w:t xml:space="preserve"> and work routines</w:t>
      </w:r>
      <w:r w:rsidR="003340E3">
        <w:t xml:space="preserve">. </w:t>
      </w:r>
      <w:r w:rsidR="00B366F2">
        <w:t xml:space="preserve">During each observation period, </w:t>
      </w:r>
      <w:r w:rsidR="00BE3087">
        <w:t xml:space="preserve">up to </w:t>
      </w:r>
      <w:r w:rsidR="00B366F2">
        <w:t>s</w:t>
      </w:r>
      <w:r w:rsidR="002A4720">
        <w:t>ix</w:t>
      </w:r>
      <w:r w:rsidR="0063289A">
        <w:t xml:space="preserve"> staff members at each </w:t>
      </w:r>
      <w:r w:rsidR="00C45F45">
        <w:t>clinic</w:t>
      </w:r>
      <w:r w:rsidR="0063289A">
        <w:t xml:space="preserve"> will be asked to participate in semi-structured interviews and to complete </w:t>
      </w:r>
      <w:r w:rsidR="00090BF4">
        <w:t xml:space="preserve">the Technology Assessment Model </w:t>
      </w:r>
      <w:r w:rsidR="0063289A">
        <w:t xml:space="preserve">(TAM) </w:t>
      </w:r>
      <w:r w:rsidR="00090BF4">
        <w:t>survey</w:t>
      </w:r>
      <w:r w:rsidR="003340E3">
        <w:t xml:space="preserve">. </w:t>
      </w:r>
      <w:r w:rsidR="00B366F2">
        <w:t xml:space="preserve">The interview </w:t>
      </w:r>
      <w:r w:rsidR="00145641">
        <w:t xml:space="preserve">will address up to </w:t>
      </w:r>
      <w:r w:rsidR="00B366F2">
        <w:t>five key topic areas: demographics</w:t>
      </w:r>
      <w:r w:rsidR="00E363C7">
        <w:t>;</w:t>
      </w:r>
      <w:r w:rsidR="00B366F2">
        <w:t xml:space="preserve"> general experience with technology; work routines; interactions with computers in the work context; and strategies for dealing with unanticipated health IT or workflow challenges. </w:t>
      </w:r>
      <w:r w:rsidR="00E363C7">
        <w:t xml:space="preserve">The interview guide is provided as </w:t>
      </w:r>
      <w:r w:rsidR="00563085" w:rsidRPr="00563085">
        <w:t>Attachment D</w:t>
      </w:r>
      <w:r w:rsidR="00E363C7">
        <w:t xml:space="preserve">. </w:t>
      </w:r>
      <w:r w:rsidR="0063289A">
        <w:t xml:space="preserve">The survey will be used </w:t>
      </w:r>
      <w:r w:rsidR="0063289A" w:rsidRPr="002E65F7">
        <w:t>to consistently assess the staff attitudes that may impact their experience of using health IT and adapting workflow to their needs</w:t>
      </w:r>
      <w:r w:rsidR="0063289A">
        <w:t>.</w:t>
      </w:r>
      <w:r w:rsidR="00E363C7">
        <w:t xml:space="preserve"> The TAM survey is included as </w:t>
      </w:r>
      <w:r w:rsidR="00563085" w:rsidRPr="00563085">
        <w:t>Attachment E</w:t>
      </w:r>
      <w:r w:rsidR="00E363C7">
        <w:t>.</w:t>
      </w:r>
    </w:p>
    <w:p w:rsidR="0059258B" w:rsidRDefault="0059258B">
      <w:pPr>
        <w:tabs>
          <w:tab w:val="left" w:pos="360"/>
        </w:tabs>
        <w:ind w:left="720"/>
      </w:pPr>
    </w:p>
    <w:p w:rsidR="0059258B" w:rsidRDefault="005124B4">
      <w:pPr>
        <w:tabs>
          <w:tab w:val="left" w:pos="720"/>
        </w:tabs>
        <w:ind w:left="720" w:hanging="360"/>
        <w:rPr>
          <w:b/>
        </w:rPr>
      </w:pPr>
      <w:r>
        <w:t>5</w:t>
      </w:r>
      <w:r w:rsidR="004D23D5">
        <w:t xml:space="preserve">) </w:t>
      </w:r>
      <w:r w:rsidR="004D23D5">
        <w:tab/>
      </w:r>
      <w:r w:rsidR="00EF2BAA" w:rsidRPr="00EF2BAA">
        <w:rPr>
          <w:b/>
        </w:rPr>
        <w:t>Semi-structured interviews and surveys with patients</w:t>
      </w:r>
      <w:r w:rsidR="001169E2" w:rsidRPr="002E65F7">
        <w:t xml:space="preserve"> with diabetes to</w:t>
      </w:r>
      <w:r w:rsidR="00484B98" w:rsidRPr="002E65F7">
        <w:t xml:space="preserve"> gather information from patients as participant-observers of clinical workflow and health IT, to understand the impact </w:t>
      </w:r>
      <w:r w:rsidR="00BE3087">
        <w:t xml:space="preserve">of work processes </w:t>
      </w:r>
      <w:r w:rsidR="00484B98" w:rsidRPr="002E65F7">
        <w:t xml:space="preserve">on their experience of care, and to identify enablers and barriers in </w:t>
      </w:r>
      <w:r w:rsidR="009514DB">
        <w:t xml:space="preserve">clinic </w:t>
      </w:r>
      <w:r w:rsidR="00484B98" w:rsidRPr="002E65F7">
        <w:t>work processes from their perspective</w:t>
      </w:r>
      <w:r w:rsidR="003340E3">
        <w:t xml:space="preserve">. </w:t>
      </w:r>
      <w:r w:rsidR="00D014F5">
        <w:t xml:space="preserve">During </w:t>
      </w:r>
      <w:r w:rsidR="002B76E3">
        <w:t xml:space="preserve">the </w:t>
      </w:r>
      <w:r w:rsidR="006159D8">
        <w:t xml:space="preserve">initial </w:t>
      </w:r>
      <w:r w:rsidR="00D014F5">
        <w:t>observation period</w:t>
      </w:r>
      <w:r w:rsidR="006159D8">
        <w:t xml:space="preserve"> in each </w:t>
      </w:r>
      <w:r w:rsidR="00C45F45">
        <w:t>clinic</w:t>
      </w:r>
      <w:r w:rsidR="006159D8">
        <w:t xml:space="preserve">, and during the final </w:t>
      </w:r>
      <w:r w:rsidR="006159D8">
        <w:lastRenderedPageBreak/>
        <w:t>observation per</w:t>
      </w:r>
      <w:r w:rsidR="00B113FA">
        <w:t xml:space="preserve">iod in two of the </w:t>
      </w:r>
      <w:r w:rsidR="00C45F45">
        <w:t>clinic</w:t>
      </w:r>
      <w:r w:rsidR="00B113FA">
        <w:t>s (early</w:t>
      </w:r>
      <w:r w:rsidR="006159D8">
        <w:t>-MHT)</w:t>
      </w:r>
      <w:r w:rsidR="00D014F5">
        <w:t>, e</w:t>
      </w:r>
      <w:r w:rsidR="002A4720">
        <w:t>ight</w:t>
      </w:r>
      <w:r w:rsidR="0063289A">
        <w:t xml:space="preserve"> patients with diabetes will be invited to participate in semi-structured interviews and to complete </w:t>
      </w:r>
      <w:r w:rsidR="00090BF4">
        <w:t>the Patient Activation Measure and Summary of Diabetes Self-Care Activities surveys</w:t>
      </w:r>
      <w:r w:rsidR="00145641">
        <w:t xml:space="preserve"> </w:t>
      </w:r>
      <w:r w:rsidR="004D23D5">
        <w:t>(</w:t>
      </w:r>
      <w:r w:rsidR="002B76E3">
        <w:t>64 patients total)</w:t>
      </w:r>
      <w:r w:rsidR="00090BF4">
        <w:t>.</w:t>
      </w:r>
      <w:r w:rsidR="0063289A">
        <w:t xml:space="preserve"> </w:t>
      </w:r>
      <w:r w:rsidR="00F708DC">
        <w:t>Since fewer changes are anticipated in the pre-MHT and mature-MHT clinics</w:t>
      </w:r>
      <w:r w:rsidR="0018339C">
        <w:t>,</w:t>
      </w:r>
      <w:r w:rsidR="00F708DC">
        <w:t xml:space="preserve"> patients will be interviewed at baseline only </w:t>
      </w:r>
      <w:r w:rsidR="00321316">
        <w:t xml:space="preserve">in </w:t>
      </w:r>
      <w:r w:rsidR="00F708DC">
        <w:t>these four clinics.</w:t>
      </w:r>
      <w:r w:rsidR="0018339C">
        <w:t xml:space="preserve"> Since the pre-MHT and mature-MHT clinics will not undergo changes in technology during the study period, it is anticipated that saturation of patient experiences and observations of workflow, technology use and interactions will occur during the initial observation period</w:t>
      </w:r>
      <w:r w:rsidR="003340E3">
        <w:t xml:space="preserve">. </w:t>
      </w:r>
      <w:r w:rsidR="00F708DC">
        <w:t xml:space="preserve">Greater changes are anticipated at the early-MHT clinics as they adopt MHT, therefore, patient interviews will be conducted at these two clinics twice. </w:t>
      </w:r>
      <w:r w:rsidR="00D014F5" w:rsidRPr="00B556E1">
        <w:t>The purpose of the pati</w:t>
      </w:r>
      <w:r w:rsidR="00D014F5" w:rsidRPr="00B556E1">
        <w:rPr>
          <w:rStyle w:val="BodyTextChar"/>
        </w:rPr>
        <w:t>e</w:t>
      </w:r>
      <w:r w:rsidR="00D014F5" w:rsidRPr="00B556E1">
        <w:t xml:space="preserve">nt interviews is to gather information from patients as participant-observers of clinical workflow and health IT, to understand the impact on their experience of care, and to identify enablers and barriers in work processes from their perspective. </w:t>
      </w:r>
      <w:r w:rsidR="00D014F5">
        <w:t xml:space="preserve">The interviews will </w:t>
      </w:r>
      <w:r w:rsidR="00D014F5" w:rsidRPr="00B556E1">
        <w:t xml:space="preserve">address </w:t>
      </w:r>
      <w:r w:rsidR="00D014F5">
        <w:t xml:space="preserve">six key areas related to care coordination, including </w:t>
      </w:r>
      <w:r w:rsidR="00D014F5" w:rsidRPr="00B556E1">
        <w:t>(1) general care experience</w:t>
      </w:r>
      <w:r w:rsidR="00714648">
        <w:t>;</w:t>
      </w:r>
      <w:r w:rsidR="00D014F5" w:rsidRPr="00B556E1">
        <w:t xml:space="preserve"> (2) patient workflow; (3) information needs; (4) barriers; (5) strategies; (6) evaluation. </w:t>
      </w:r>
      <w:r w:rsidR="00D014F5">
        <w:t xml:space="preserve">The interview guide is provided as </w:t>
      </w:r>
      <w:r w:rsidR="00563085" w:rsidRPr="00563085">
        <w:t>Attachment F</w:t>
      </w:r>
      <w:r w:rsidR="00D014F5">
        <w:rPr>
          <w:b/>
        </w:rPr>
        <w:t>.</w:t>
      </w:r>
      <w:r w:rsidR="00D014F5">
        <w:t xml:space="preserve"> </w:t>
      </w:r>
      <w:r w:rsidR="0063289A">
        <w:t>T</w:t>
      </w:r>
      <w:r w:rsidR="0063289A" w:rsidRPr="002E65F7">
        <w:t xml:space="preserve">he Patient Activation Measure (PAM) and Summary of Diabetes Self-Care Activities (SDSCA) </w:t>
      </w:r>
      <w:r w:rsidR="0063289A">
        <w:t>surveys will be used</w:t>
      </w:r>
      <w:r w:rsidR="0063289A" w:rsidRPr="002E65F7">
        <w:t xml:space="preserve"> to understand patient motivation for self-care and the potential impact on care processes and workflows.</w:t>
      </w:r>
      <w:r w:rsidR="00D014F5">
        <w:t xml:space="preserve"> The PAM and SDSCA are included as </w:t>
      </w:r>
      <w:r w:rsidR="00563085" w:rsidRPr="00563085">
        <w:t>Attachments G</w:t>
      </w:r>
      <w:r w:rsidR="00FC5647">
        <w:t xml:space="preserve"> and </w:t>
      </w:r>
      <w:r w:rsidR="00563085" w:rsidRPr="00563085">
        <w:t>H</w:t>
      </w:r>
      <w:r w:rsidR="00D014F5">
        <w:rPr>
          <w:b/>
        </w:rPr>
        <w:t>.</w:t>
      </w:r>
    </w:p>
    <w:p w:rsidR="0059258B" w:rsidRDefault="0059258B">
      <w:pPr>
        <w:tabs>
          <w:tab w:val="left" w:pos="720"/>
        </w:tabs>
        <w:ind w:left="720" w:hanging="360"/>
        <w:rPr>
          <w:b/>
        </w:rPr>
      </w:pPr>
    </w:p>
    <w:p w:rsidR="00527BBD" w:rsidRPr="002E65F7" w:rsidRDefault="00527BBD" w:rsidP="004D23D5">
      <w:r w:rsidRPr="001A3A1A">
        <w:t xml:space="preserve">This study is being conducted </w:t>
      </w:r>
      <w:r w:rsidR="009D4BC3" w:rsidRPr="001A3A1A">
        <w:t>by AHRQ through it</w:t>
      </w:r>
      <w:r w:rsidR="009D4BC3" w:rsidRPr="002E65F7">
        <w:t>s contractor, RTI International</w:t>
      </w:r>
      <w:r w:rsidRPr="002E65F7">
        <w:t>, pursuant to AHRQ’s statutory authority to conduct and support research on health</w:t>
      </w:r>
      <w:r w:rsidR="007360C4">
        <w:t xml:space="preserve"> </w:t>
      </w:r>
      <w:r w:rsidRPr="002E65F7">
        <w:t>care and on systems for the delivery of such care, including activities with respect to the quality, effectiveness, efficiency, appropriateness and value of health</w:t>
      </w:r>
      <w:r w:rsidR="007360C4">
        <w:t xml:space="preserve"> </w:t>
      </w:r>
      <w:r w:rsidRPr="002E65F7">
        <w:t xml:space="preserve">care services and with respect to quality measurement and improvement.  42 U.S.C. </w:t>
      </w:r>
      <w:proofErr w:type="gramStart"/>
      <w:r w:rsidRPr="002E65F7">
        <w:t>299a(</w:t>
      </w:r>
      <w:proofErr w:type="gramEnd"/>
      <w:r w:rsidRPr="002E65F7">
        <w:t>a)(1) and (2).</w:t>
      </w:r>
    </w:p>
    <w:p w:rsidR="009B633D" w:rsidRPr="007F0697" w:rsidRDefault="00257796" w:rsidP="007F0697">
      <w:pPr>
        <w:pStyle w:val="Heading2"/>
      </w:pPr>
      <w:bookmarkStart w:id="7" w:name="_Toc151782177"/>
      <w:bookmarkStart w:id="8" w:name="_Toc158526217"/>
      <w:bookmarkStart w:id="9" w:name="_Toc333859331"/>
      <w:r w:rsidRPr="00257796">
        <w:t>2. Purpose and Use of Information</w:t>
      </w:r>
      <w:bookmarkEnd w:id="7"/>
      <w:bookmarkEnd w:id="8"/>
      <w:bookmarkEnd w:id="9"/>
    </w:p>
    <w:p w:rsidR="007325FA" w:rsidRDefault="007325FA" w:rsidP="008352A2"/>
    <w:p w:rsidR="00C45F45" w:rsidRDefault="00C45F45" w:rsidP="00C45F45">
      <w:pPr>
        <w:pStyle w:val="BodyText"/>
      </w:pPr>
      <w:r w:rsidRPr="00635265">
        <w:t xml:space="preserve">The focus of this research </w:t>
      </w:r>
      <w:r>
        <w:t>is anticipated to be relevant to many other settings in which health IT is used to support care coordination activities for diabetes and other chronic conditions. This focus is especially important given the cost and illness burden of diabetes.</w:t>
      </w:r>
      <w:r w:rsidR="00321316">
        <w:rPr>
          <w:vertAlign w:val="superscript"/>
        </w:rPr>
        <w:t>3</w:t>
      </w:r>
      <w:proofErr w:type="gramStart"/>
      <w:r w:rsidR="00321316">
        <w:rPr>
          <w:vertAlign w:val="superscript"/>
        </w:rPr>
        <w:t>,4</w:t>
      </w:r>
      <w:proofErr w:type="gramEnd"/>
      <w:r w:rsidRPr="00C45F45">
        <w:t xml:space="preserve"> </w:t>
      </w:r>
      <w:r w:rsidRPr="002E65F7">
        <w:t xml:space="preserve">Information collected by the study will </w:t>
      </w:r>
      <w:r>
        <w:t>help researchers and practitioners better</w:t>
      </w:r>
      <w:r w:rsidRPr="002E65F7">
        <w:t xml:space="preserve"> understand the impact of workflow and health IT in ambulatory care practices.</w:t>
      </w:r>
    </w:p>
    <w:p w:rsidR="008352A2" w:rsidRPr="002E65F7" w:rsidRDefault="008352A2" w:rsidP="008352A2"/>
    <w:p w:rsidR="008352A2" w:rsidRPr="002E65F7" w:rsidRDefault="00B0167B" w:rsidP="008352A2">
      <w:r>
        <w:t>T</w:t>
      </w:r>
      <w:r w:rsidR="008352A2" w:rsidRPr="002E65F7">
        <w:t xml:space="preserve">he lessons learned </w:t>
      </w:r>
      <w:r>
        <w:t xml:space="preserve">from this research </w:t>
      </w:r>
      <w:r w:rsidR="008352A2" w:rsidRPr="002E65F7">
        <w:t>may be used in a variety of ways:  1) to identify additional workflow components that ambulatory practices sh</w:t>
      </w:r>
      <w:r w:rsidR="008352A2" w:rsidRPr="001A3A1A">
        <w:t>ould consider</w:t>
      </w:r>
      <w:r w:rsidR="008352A2" w:rsidRPr="002E65F7">
        <w:t xml:space="preserve"> when implementing health IT </w:t>
      </w:r>
      <w:r w:rsidR="0063289A">
        <w:t>systems</w:t>
      </w:r>
      <w:r w:rsidR="008352A2" w:rsidRPr="002E65F7">
        <w:t>; 2) to identify issues to address in best practice guidelines health IT implementation</w:t>
      </w:r>
      <w:r w:rsidR="0063289A">
        <w:t>; and</w:t>
      </w:r>
      <w:r w:rsidR="008352A2" w:rsidRPr="002E65F7">
        <w:t xml:space="preserve"> 3) to identify issues for consideration in the design and evaluation of other health IT tools.</w:t>
      </w:r>
    </w:p>
    <w:p w:rsidR="008352A2" w:rsidRPr="002E65F7" w:rsidRDefault="008352A2" w:rsidP="008352A2"/>
    <w:p w:rsidR="008352A2" w:rsidRDefault="008352A2" w:rsidP="008352A2">
      <w:r w:rsidRPr="002E65F7">
        <w:t xml:space="preserve">The study findings will </w:t>
      </w:r>
      <w:r w:rsidRPr="001A3A1A">
        <w:t>be widely dis</w:t>
      </w:r>
      <w:r w:rsidRPr="002E65F7">
        <w:t>semin</w:t>
      </w:r>
      <w:r w:rsidRPr="001A3A1A">
        <w:t>ate</w:t>
      </w:r>
      <w:r w:rsidRPr="002E65F7">
        <w:t xml:space="preserve">d to </w:t>
      </w:r>
      <w:r w:rsidR="0063289A">
        <w:t xml:space="preserve">health IT researchers and implementers </w:t>
      </w:r>
      <w:r w:rsidRPr="002E65F7">
        <w:t>via AHRQ’s National Resource Center for Health IT Website, e-mail alerts, and conference presentations.</w:t>
      </w:r>
    </w:p>
    <w:p w:rsidR="00DF169F" w:rsidRDefault="00DF169F" w:rsidP="008352A2"/>
    <w:p w:rsidR="009B633D" w:rsidRPr="007F0697" w:rsidRDefault="00257796" w:rsidP="009B633D">
      <w:pPr>
        <w:pStyle w:val="Heading2"/>
      </w:pPr>
      <w:bookmarkStart w:id="10" w:name="_Toc151782178"/>
      <w:bookmarkStart w:id="11" w:name="_Toc158526218"/>
      <w:bookmarkStart w:id="12" w:name="_Toc333859332"/>
      <w:r w:rsidRPr="00257796">
        <w:lastRenderedPageBreak/>
        <w:t>3. Use of Improved Information Technology</w:t>
      </w:r>
      <w:bookmarkEnd w:id="10"/>
      <w:bookmarkEnd w:id="11"/>
      <w:bookmarkEnd w:id="12"/>
    </w:p>
    <w:p w:rsidR="007325FA" w:rsidRDefault="007325FA" w:rsidP="009B633D">
      <w:pPr>
        <w:jc w:val="both"/>
      </w:pPr>
    </w:p>
    <w:p w:rsidR="003E14F5" w:rsidRPr="002E65F7" w:rsidRDefault="00D53FF3" w:rsidP="009B633D">
      <w:pPr>
        <w:jc w:val="both"/>
      </w:pPr>
      <w:r>
        <w:t>In this</w:t>
      </w:r>
      <w:r w:rsidRPr="002E65F7">
        <w:t xml:space="preserve"> </w:t>
      </w:r>
      <w:r w:rsidR="00A15533" w:rsidRPr="002E65F7">
        <w:t>mixed methods study</w:t>
      </w:r>
      <w:r>
        <w:t>, direct observations by researchers will be captured electronically whenever possible, or transcribed immediately into an electronic format. Hour-long individual interviews with clinic staff or patients will be audio-recorded</w:t>
      </w:r>
      <w:r w:rsidR="002A4720">
        <w:t xml:space="preserve"> with the respondent’s consent</w:t>
      </w:r>
      <w:r>
        <w:t xml:space="preserve"> and transcribed. Staff or patient survey responses will be captured online directly or</w:t>
      </w:r>
      <w:r w:rsidR="004D4D02">
        <w:t>,</w:t>
      </w:r>
      <w:r>
        <w:t xml:space="preserve"> if chosen by respondents, </w:t>
      </w:r>
      <w:r w:rsidR="00C03D4E">
        <w:t xml:space="preserve">captured on paper and </w:t>
      </w:r>
      <w:r w:rsidR="007325FA">
        <w:t xml:space="preserve">entered </w:t>
      </w:r>
      <w:r w:rsidR="00C03D4E">
        <w:t>into a database by researchers.</w:t>
      </w:r>
    </w:p>
    <w:p w:rsidR="009B633D" w:rsidRPr="007F0697" w:rsidRDefault="00257796" w:rsidP="009B633D">
      <w:pPr>
        <w:pStyle w:val="Heading2"/>
      </w:pPr>
      <w:bookmarkStart w:id="13" w:name="_Toc151782179"/>
      <w:bookmarkStart w:id="14" w:name="_Toc158526219"/>
      <w:bookmarkStart w:id="15" w:name="_Toc333859333"/>
      <w:r w:rsidRPr="00257796">
        <w:t>4. Efforts to Identify Duplication</w:t>
      </w:r>
      <w:bookmarkEnd w:id="13"/>
      <w:bookmarkEnd w:id="14"/>
      <w:bookmarkEnd w:id="15"/>
    </w:p>
    <w:p w:rsidR="007325FA" w:rsidRDefault="007325FA" w:rsidP="00B34C6E">
      <w:pPr>
        <w:pStyle w:val="Default"/>
        <w:rPr>
          <w:rFonts w:ascii="Times New Roman" w:hAnsi="Times New Roman" w:cs="Times New Roman"/>
        </w:rPr>
      </w:pPr>
    </w:p>
    <w:p w:rsidR="006978FB" w:rsidRPr="002E65F7" w:rsidRDefault="003E14F5" w:rsidP="006978FB">
      <w:pPr>
        <w:pStyle w:val="Default"/>
        <w:rPr>
          <w:rFonts w:ascii="Times New Roman" w:hAnsi="Times New Roman" w:cs="Times New Roman"/>
        </w:rPr>
      </w:pPr>
      <w:r w:rsidRPr="002E65F7">
        <w:rPr>
          <w:rFonts w:ascii="Times New Roman" w:hAnsi="Times New Roman" w:cs="Times New Roman"/>
        </w:rPr>
        <w:t xml:space="preserve">AHRQ has conducted a </w:t>
      </w:r>
      <w:r w:rsidR="00C03D4E">
        <w:rPr>
          <w:rFonts w:ascii="Times New Roman" w:hAnsi="Times New Roman" w:cs="Times New Roman"/>
        </w:rPr>
        <w:t xml:space="preserve">systematic </w:t>
      </w:r>
      <w:r w:rsidRPr="002E65F7">
        <w:rPr>
          <w:rFonts w:ascii="Times New Roman" w:hAnsi="Times New Roman" w:cs="Times New Roman"/>
        </w:rPr>
        <w:t xml:space="preserve">review of the literature and conferred with internal and external experts on current and planned research on the topic of workflow and has </w:t>
      </w:r>
      <w:r w:rsidR="00C03D4E">
        <w:rPr>
          <w:rFonts w:ascii="Times New Roman" w:hAnsi="Times New Roman" w:cs="Times New Roman"/>
        </w:rPr>
        <w:t xml:space="preserve">found that rigorous research focused on </w:t>
      </w:r>
      <w:r w:rsidRPr="002E65F7">
        <w:rPr>
          <w:rFonts w:ascii="Times New Roman" w:hAnsi="Times New Roman" w:cs="Times New Roman"/>
        </w:rPr>
        <w:t>evaluations of workflow in ambulatory care settings</w:t>
      </w:r>
      <w:r w:rsidR="00C03D4E">
        <w:rPr>
          <w:rFonts w:ascii="Times New Roman" w:hAnsi="Times New Roman" w:cs="Times New Roman"/>
        </w:rPr>
        <w:t xml:space="preserve"> is lacking</w:t>
      </w:r>
      <w:r w:rsidRPr="002E65F7">
        <w:rPr>
          <w:rFonts w:ascii="Times New Roman" w:hAnsi="Times New Roman" w:cs="Times New Roman"/>
        </w:rPr>
        <w:t>.</w:t>
      </w:r>
      <w:r w:rsidR="00C03D4E">
        <w:rPr>
          <w:rFonts w:ascii="Times New Roman" w:hAnsi="Times New Roman" w:cs="Times New Roman"/>
        </w:rPr>
        <w:t xml:space="preserve"> From this work, AHRQ has concluded that data does not exist that specifically addresses the interaction of workflow and health IT in small </w:t>
      </w:r>
      <w:r w:rsidR="007325FA">
        <w:rPr>
          <w:rFonts w:ascii="Times New Roman" w:hAnsi="Times New Roman" w:cs="Times New Roman"/>
        </w:rPr>
        <w:t xml:space="preserve">and medium-sized ambulatory </w:t>
      </w:r>
      <w:r w:rsidR="00C03D4E">
        <w:rPr>
          <w:rFonts w:ascii="Times New Roman" w:hAnsi="Times New Roman" w:cs="Times New Roman"/>
        </w:rPr>
        <w:t>practices establishing care coordination programs</w:t>
      </w:r>
      <w:r w:rsidR="00196CE1">
        <w:rPr>
          <w:rFonts w:ascii="Times New Roman" w:hAnsi="Times New Roman" w:cs="Times New Roman"/>
        </w:rPr>
        <w:t xml:space="preserve">. Furthermore, this study will use a rigorous data collection approach that has been described in the </w:t>
      </w:r>
      <w:r w:rsidR="00321316">
        <w:rPr>
          <w:rFonts w:ascii="Times New Roman" w:hAnsi="Times New Roman" w:cs="Times New Roman"/>
        </w:rPr>
        <w:t>literature</w:t>
      </w:r>
      <w:r w:rsidR="00321316">
        <w:rPr>
          <w:rFonts w:ascii="Times New Roman" w:hAnsi="Times New Roman" w:cs="Times New Roman"/>
          <w:vertAlign w:val="superscript"/>
        </w:rPr>
        <w:t>5</w:t>
      </w:r>
      <w:r w:rsidR="00321316">
        <w:rPr>
          <w:rFonts w:ascii="Times New Roman" w:hAnsi="Times New Roman" w:cs="Times New Roman"/>
        </w:rPr>
        <w:t xml:space="preserve"> </w:t>
      </w:r>
      <w:r w:rsidR="00196CE1">
        <w:rPr>
          <w:rFonts w:ascii="Times New Roman" w:hAnsi="Times New Roman" w:cs="Times New Roman"/>
        </w:rPr>
        <w:t>but has not been systematically used to understand health IT and workflow in a socio-technical context.</w:t>
      </w:r>
    </w:p>
    <w:p w:rsidR="009B633D" w:rsidRPr="007F0697" w:rsidRDefault="00257796" w:rsidP="009B633D">
      <w:pPr>
        <w:pStyle w:val="Heading2"/>
      </w:pPr>
      <w:bookmarkStart w:id="16" w:name="_Toc151782180"/>
      <w:bookmarkStart w:id="17" w:name="_Toc158526220"/>
      <w:bookmarkStart w:id="18" w:name="_Toc333859334"/>
      <w:r w:rsidRPr="00257796">
        <w:t>5. Involvement of Small Entities</w:t>
      </w:r>
      <w:bookmarkEnd w:id="16"/>
      <w:bookmarkEnd w:id="17"/>
      <w:bookmarkEnd w:id="18"/>
    </w:p>
    <w:p w:rsidR="00F60488" w:rsidRPr="002E65F7" w:rsidRDefault="00B6458B" w:rsidP="00B6458B">
      <w:pPr>
        <w:spacing w:before="100" w:beforeAutospacing="1" w:after="100" w:afterAutospacing="1"/>
      </w:pPr>
      <w:r w:rsidRPr="002E65F7">
        <w:t xml:space="preserve">This study is designed to examine the interactions of health IT and workflow in </w:t>
      </w:r>
      <w:r w:rsidR="00055167">
        <w:t xml:space="preserve">six </w:t>
      </w:r>
      <w:r w:rsidR="008E75E0" w:rsidRPr="002E65F7">
        <w:t>small primary care clinics</w:t>
      </w:r>
      <w:r w:rsidR="006159D8">
        <w:t xml:space="preserve"> that are independently operated</w:t>
      </w:r>
      <w:r w:rsidRPr="002E65F7">
        <w:t xml:space="preserve">. </w:t>
      </w:r>
      <w:r w:rsidR="001A34A4" w:rsidRPr="002E65F7">
        <w:t xml:space="preserve">To minimize burden, </w:t>
      </w:r>
      <w:r w:rsidR="008E75E0" w:rsidRPr="002E65F7">
        <w:t xml:space="preserve">any </w:t>
      </w:r>
      <w:r w:rsidR="001A34A4" w:rsidRPr="002E65F7">
        <w:t xml:space="preserve">information that does not require a direct response from a </w:t>
      </w:r>
      <w:r w:rsidR="008E75E0" w:rsidRPr="002E65F7">
        <w:t xml:space="preserve">clinic staff member or can be obtained from another source (e.g., clinic website or publicly available documents) will be collected </w:t>
      </w:r>
      <w:r w:rsidR="00055167">
        <w:t xml:space="preserve">before or after interactions with </w:t>
      </w:r>
      <w:r w:rsidR="0063289A">
        <w:t>respondents</w:t>
      </w:r>
      <w:r w:rsidR="008E75E0" w:rsidRPr="002E65F7">
        <w:t>.</w:t>
      </w:r>
    </w:p>
    <w:p w:rsidR="00CF1A88" w:rsidRDefault="00FE41C6" w:rsidP="00B6458B">
      <w:pPr>
        <w:spacing w:before="100" w:beforeAutospacing="1" w:after="100" w:afterAutospacing="1"/>
      </w:pPr>
      <w:r w:rsidRPr="002E65F7">
        <w:t xml:space="preserve">Study participation is voluntary, and AHRQ has designed a participation schedule that is intended to minimize the impact of the study on the </w:t>
      </w:r>
      <w:r w:rsidR="00C45F45">
        <w:t>clinic</w:t>
      </w:r>
      <w:r w:rsidRPr="002E65F7">
        <w:t xml:space="preserve">s. </w:t>
      </w:r>
      <w:r w:rsidR="00B77499" w:rsidRPr="00CB7366">
        <w:t>In</w:t>
      </w:r>
      <w:r w:rsidR="00B77499">
        <w:t xml:space="preserve"> </w:t>
      </w:r>
      <w:r w:rsidR="00B77499" w:rsidRPr="00CB7366">
        <w:t xml:space="preserve">observing general clinic activities, the observer </w:t>
      </w:r>
      <w:r w:rsidR="00CF1A88">
        <w:t>will position him or herself</w:t>
      </w:r>
      <w:r w:rsidR="00B77499" w:rsidRPr="00CB7366">
        <w:t xml:space="preserve"> in a location that is</w:t>
      </w:r>
      <w:r w:rsidR="00B77499">
        <w:t xml:space="preserve"> unobtrusive</w:t>
      </w:r>
      <w:r w:rsidR="00B77499" w:rsidRPr="00CB7366">
        <w:t>, yet in</w:t>
      </w:r>
      <w:r w:rsidR="00B77499">
        <w:t xml:space="preserve"> </w:t>
      </w:r>
      <w:r w:rsidR="00B77499" w:rsidRPr="00CB7366">
        <w:t>sight of a range of activities</w:t>
      </w:r>
      <w:r w:rsidR="00B77499">
        <w:t xml:space="preserve"> (e.g., against a wall with a view of both the check-in desk and the nurses’ work area)</w:t>
      </w:r>
      <w:r w:rsidR="00B77499" w:rsidRPr="00CB7366">
        <w:t>. When observing specific individuals, care will be taken to avoid interrupting</w:t>
      </w:r>
      <w:r w:rsidR="00B77499">
        <w:t xml:space="preserve"> </w:t>
      </w:r>
      <w:r w:rsidR="00B77499" w:rsidRPr="00CB7366">
        <w:t>the individual when he or she is cognitively engaged in work.</w:t>
      </w:r>
      <w:r w:rsidR="00B77499">
        <w:t xml:space="preserve"> O</w:t>
      </w:r>
      <w:r w:rsidRPr="002E65F7">
        <w:t xml:space="preserve">bservations </w:t>
      </w:r>
      <w:r w:rsidR="00B77499">
        <w:t xml:space="preserve">and individual interviews </w:t>
      </w:r>
      <w:r w:rsidRPr="002E65F7">
        <w:t xml:space="preserve">will be scheduled at times convenient for </w:t>
      </w:r>
      <w:r w:rsidR="00C45F45">
        <w:t>clinic</w:t>
      </w:r>
      <w:r w:rsidRPr="002E65F7">
        <w:t xml:space="preserve"> staff.</w:t>
      </w:r>
    </w:p>
    <w:p w:rsidR="002A4720" w:rsidRDefault="00CF1A88" w:rsidP="00B6458B">
      <w:pPr>
        <w:spacing w:before="100" w:beforeAutospacing="1" w:after="100" w:afterAutospacing="1"/>
      </w:pPr>
      <w:r w:rsidRPr="002E65F7">
        <w:t xml:space="preserve">The interview protocols consist of the minimum questions required for the study purposes. The </w:t>
      </w:r>
      <w:r>
        <w:t xml:space="preserve">one-hour </w:t>
      </w:r>
      <w:r w:rsidRPr="002E65F7">
        <w:t xml:space="preserve">interview </w:t>
      </w:r>
      <w:r>
        <w:t xml:space="preserve">duration </w:t>
      </w:r>
      <w:r w:rsidRPr="002E65F7">
        <w:t xml:space="preserve">for each </w:t>
      </w:r>
      <w:r>
        <w:t xml:space="preserve">participant </w:t>
      </w:r>
      <w:r w:rsidRPr="002E65F7">
        <w:t xml:space="preserve">will </w:t>
      </w:r>
      <w:r>
        <w:t>not be exceeded</w:t>
      </w:r>
      <w:r w:rsidRPr="002E65F7">
        <w:t>.</w:t>
      </w:r>
      <w:r>
        <w:t xml:space="preserve"> T</w:t>
      </w:r>
      <w:r w:rsidRPr="002E65F7">
        <w:t xml:space="preserve">he </w:t>
      </w:r>
      <w:r>
        <w:t xml:space="preserve">validated surveys </w:t>
      </w:r>
      <w:r w:rsidRPr="002E65F7">
        <w:t xml:space="preserve">used for this study are </w:t>
      </w:r>
      <w:r>
        <w:t>brief and may be declined by participants if they choose. The TAM consists of 24 items, the PAM consists of 13 items, and the SDSCA consists of</w:t>
      </w:r>
      <w:r w:rsidDel="0063289A">
        <w:t xml:space="preserve"> </w:t>
      </w:r>
      <w:r>
        <w:t>14 items.</w:t>
      </w:r>
    </w:p>
    <w:p w:rsidR="00FE41C6" w:rsidRPr="002E65F7" w:rsidRDefault="00CF1A88" w:rsidP="00B6458B">
      <w:pPr>
        <w:spacing w:before="100" w:beforeAutospacing="1" w:after="100" w:afterAutospacing="1"/>
        <w:rPr>
          <w:i/>
        </w:rPr>
      </w:pPr>
      <w:r w:rsidRPr="002E65F7">
        <w:t>The information requested from participants has been held to the minimum required for understanding workflow in small primary care settings.</w:t>
      </w:r>
    </w:p>
    <w:p w:rsidR="009B633D" w:rsidRPr="007F0697" w:rsidRDefault="00257796" w:rsidP="009B633D">
      <w:pPr>
        <w:pStyle w:val="Heading2"/>
      </w:pPr>
      <w:bookmarkStart w:id="19" w:name="_Toc151782181"/>
      <w:bookmarkStart w:id="20" w:name="_Toc158526221"/>
      <w:bookmarkStart w:id="21" w:name="_Toc333859335"/>
      <w:r w:rsidRPr="00257796">
        <w:lastRenderedPageBreak/>
        <w:t>6. Consequences if Information Collected Less Frequently</w:t>
      </w:r>
      <w:bookmarkEnd w:id="19"/>
      <w:bookmarkEnd w:id="20"/>
      <w:bookmarkEnd w:id="21"/>
    </w:p>
    <w:p w:rsidR="008E75E0" w:rsidRPr="002E65F7" w:rsidRDefault="007325FA" w:rsidP="00E37090">
      <w:pPr>
        <w:spacing w:before="100" w:beforeAutospacing="1" w:after="100" w:afterAutospacing="1"/>
        <w:rPr>
          <w:b/>
        </w:rPr>
      </w:pPr>
      <w:bookmarkStart w:id="22" w:name="_Toc151782182"/>
      <w:bookmarkStart w:id="23" w:name="_Toc158526222"/>
      <w:r>
        <w:t>This is a one-time collection.</w:t>
      </w:r>
    </w:p>
    <w:p w:rsidR="009B633D" w:rsidRPr="007F0697" w:rsidRDefault="00257796" w:rsidP="009B633D">
      <w:pPr>
        <w:pStyle w:val="Heading2"/>
      </w:pPr>
      <w:bookmarkStart w:id="24" w:name="_Toc333859336"/>
      <w:r w:rsidRPr="00257796">
        <w:t>7. Special Circumstances</w:t>
      </w:r>
      <w:bookmarkEnd w:id="22"/>
      <w:bookmarkEnd w:id="23"/>
      <w:bookmarkEnd w:id="24"/>
    </w:p>
    <w:p w:rsidR="009B633D" w:rsidRPr="002E65F7" w:rsidRDefault="009B633D" w:rsidP="009B633D">
      <w:pPr>
        <w:spacing w:before="120"/>
      </w:pPr>
      <w:r w:rsidRPr="002E65F7">
        <w:t>This request is consistent with the general information collection guidelines of 5 CFR 1320.5(d</w:t>
      </w:r>
      <w:proofErr w:type="gramStart"/>
      <w:r w:rsidRPr="002E65F7">
        <w:t>)(</w:t>
      </w:r>
      <w:proofErr w:type="gramEnd"/>
      <w:r w:rsidRPr="002E65F7">
        <w:t>2). No special circumstances apply.</w:t>
      </w:r>
    </w:p>
    <w:p w:rsidR="004E3A1B" w:rsidRPr="007F0697" w:rsidRDefault="00257796" w:rsidP="004E3A1B">
      <w:pPr>
        <w:pStyle w:val="Heading2"/>
      </w:pPr>
      <w:bookmarkStart w:id="25" w:name="_Toc151782183"/>
      <w:bookmarkStart w:id="26" w:name="_Toc158526223"/>
      <w:bookmarkStart w:id="27" w:name="_Toc333859337"/>
      <w:r w:rsidRPr="00257796">
        <w:t xml:space="preserve">8. </w:t>
      </w:r>
      <w:bookmarkEnd w:id="25"/>
      <w:bookmarkEnd w:id="26"/>
      <w:r w:rsidRPr="00257796">
        <w:t>Federal Register Notice and Outside Consultations</w:t>
      </w:r>
      <w:bookmarkEnd w:id="27"/>
    </w:p>
    <w:p w:rsidR="004E3A1B" w:rsidRPr="002E65F7" w:rsidRDefault="004E3A1B" w:rsidP="004E3A1B"/>
    <w:p w:rsidR="00131443" w:rsidRPr="00752EAE" w:rsidRDefault="004E3A1B" w:rsidP="00752EAE">
      <w:pPr>
        <w:pStyle w:val="Heading2"/>
        <w:rPr>
          <w:sz w:val="24"/>
        </w:rPr>
      </w:pPr>
      <w:bookmarkStart w:id="28" w:name="_Toc333859338"/>
      <w:proofErr w:type="gramStart"/>
      <w:r w:rsidRPr="00752EAE">
        <w:rPr>
          <w:sz w:val="24"/>
        </w:rPr>
        <w:t>8.a</w:t>
      </w:r>
      <w:proofErr w:type="gramEnd"/>
      <w:r w:rsidRPr="00752EAE">
        <w:rPr>
          <w:sz w:val="24"/>
        </w:rPr>
        <w:t>. Federal Register Notice</w:t>
      </w:r>
      <w:bookmarkEnd w:id="28"/>
    </w:p>
    <w:p w:rsidR="007325FA" w:rsidRDefault="007325FA" w:rsidP="004E3A1B">
      <w:bookmarkStart w:id="29" w:name="OLE_LINK3"/>
      <w:bookmarkStart w:id="30" w:name="OLE_LINK4"/>
    </w:p>
    <w:p w:rsidR="004E3A1B" w:rsidRPr="002E65F7" w:rsidRDefault="00563085" w:rsidP="004E3A1B">
      <w:r w:rsidRPr="00563085">
        <w:t xml:space="preserve">As required by 5 CFR 1320.8(d), </w:t>
      </w:r>
      <w:proofErr w:type="gramStart"/>
      <w:r w:rsidRPr="00563085">
        <w:t xml:space="preserve">notice was published in the Federal Register on </w:t>
      </w:r>
      <w:r w:rsidR="00F231DD">
        <w:t>October 31</w:t>
      </w:r>
      <w:r w:rsidR="00F231DD" w:rsidRPr="00F231DD">
        <w:rPr>
          <w:vertAlign w:val="superscript"/>
        </w:rPr>
        <w:t>st</w:t>
      </w:r>
      <w:r w:rsidR="00F231DD">
        <w:t xml:space="preserve">, 2012 </w:t>
      </w:r>
      <w:r w:rsidR="009374DF" w:rsidRPr="00F231DD">
        <w:t>for 60 days</w:t>
      </w:r>
      <w:r w:rsidR="00016560" w:rsidRPr="00F231DD">
        <w:t xml:space="preserve"> </w:t>
      </w:r>
      <w:r w:rsidR="00F231DD">
        <w:t xml:space="preserve">and again on January </w:t>
      </w:r>
      <w:r w:rsidR="005C66B8">
        <w:t>7</w:t>
      </w:r>
      <w:r w:rsidR="005C66B8" w:rsidRPr="005C66B8">
        <w:rPr>
          <w:vertAlign w:val="superscript"/>
        </w:rPr>
        <w:t>th</w:t>
      </w:r>
      <w:r w:rsidR="00F231DD">
        <w:t xml:space="preserve">, 2013 for 30 days </w:t>
      </w:r>
      <w:r w:rsidR="00620B93" w:rsidRPr="00F231DD">
        <w:t>(see</w:t>
      </w:r>
      <w:proofErr w:type="gramEnd"/>
      <w:r w:rsidR="00620B93" w:rsidRPr="00F231DD">
        <w:t xml:space="preserve"> A</w:t>
      </w:r>
      <w:r w:rsidR="00EE4455" w:rsidRPr="00F231DD">
        <w:t xml:space="preserve">ttachment </w:t>
      </w:r>
      <w:r w:rsidR="00717AB3">
        <w:t>I</w:t>
      </w:r>
      <w:r w:rsidR="00016560" w:rsidRPr="00F231DD">
        <w:t>)</w:t>
      </w:r>
      <w:r w:rsidR="009374DF" w:rsidRPr="00F231DD">
        <w:t>.</w:t>
      </w:r>
      <w:bookmarkEnd w:id="29"/>
      <w:bookmarkEnd w:id="30"/>
      <w:r w:rsidR="005C66B8">
        <w:t xml:space="preserve">  One comment</w:t>
      </w:r>
      <w:r w:rsidR="00717AB3">
        <w:t xml:space="preserve"> </w:t>
      </w:r>
      <w:r w:rsidR="005C66B8">
        <w:t>was</w:t>
      </w:r>
      <w:r w:rsidR="00717AB3">
        <w:t xml:space="preserve"> received</w:t>
      </w:r>
      <w:r w:rsidR="005C66B8">
        <w:t xml:space="preserve"> (see Attachment J</w:t>
      </w:r>
      <w:r w:rsidR="00A92A3E">
        <w:t xml:space="preserve"> for the comment and Attachment K for AHRQ’s response</w:t>
      </w:r>
      <w:r w:rsidR="005C66B8">
        <w:t>)</w:t>
      </w:r>
      <w:r w:rsidR="00717AB3">
        <w:t>.</w:t>
      </w:r>
    </w:p>
    <w:p w:rsidR="009B633D" w:rsidRPr="002E65F7" w:rsidRDefault="004E3A1B" w:rsidP="009B633D">
      <w:pPr>
        <w:pStyle w:val="Heading2"/>
        <w:rPr>
          <w:sz w:val="24"/>
        </w:rPr>
      </w:pPr>
      <w:bookmarkStart w:id="31" w:name="_Toc333859339"/>
      <w:proofErr w:type="gramStart"/>
      <w:r w:rsidRPr="002E65F7">
        <w:rPr>
          <w:sz w:val="24"/>
        </w:rPr>
        <w:t>8.b</w:t>
      </w:r>
      <w:proofErr w:type="gramEnd"/>
      <w:r w:rsidRPr="002E65F7">
        <w:rPr>
          <w:sz w:val="24"/>
        </w:rPr>
        <w:t xml:space="preserve">.  </w:t>
      </w:r>
      <w:r w:rsidRPr="002E65F7">
        <w:rPr>
          <w:sz w:val="24"/>
          <w:szCs w:val="24"/>
        </w:rPr>
        <w:t>Outside Consultations</w:t>
      </w:r>
      <w:bookmarkEnd w:id="31"/>
    </w:p>
    <w:p w:rsidR="007B42DC" w:rsidRDefault="007B42DC" w:rsidP="00DA512B">
      <w:bookmarkStart w:id="32" w:name="_Toc457285506"/>
      <w:bookmarkStart w:id="33" w:name="_Toc58725294"/>
      <w:bookmarkStart w:id="34" w:name="_Toc151782184"/>
      <w:bookmarkStart w:id="35" w:name="_Toc158526224"/>
    </w:p>
    <w:p w:rsidR="007B42DC" w:rsidRDefault="007B42DC" w:rsidP="00DA512B">
      <w:r w:rsidRPr="007B42DC">
        <w:t xml:space="preserve">AHRQ consulted with its research contractor, </w:t>
      </w:r>
      <w:r>
        <w:t>RTI</w:t>
      </w:r>
      <w:r w:rsidRPr="007B42DC">
        <w:t>, in developing the study protocol.</w:t>
      </w:r>
      <w:r>
        <w:t xml:space="preserve"> </w:t>
      </w:r>
      <w:r w:rsidRPr="00424C32">
        <w:t xml:space="preserve">Supporting Statements Parts A and B along with all the attachments were also shared with </w:t>
      </w:r>
      <w:r w:rsidR="00CF1A88">
        <w:t>David Hunt</w:t>
      </w:r>
      <w:r w:rsidRPr="00424C32">
        <w:t xml:space="preserve"> from the Office of the National Coordinator for Health IT for review.</w:t>
      </w:r>
    </w:p>
    <w:p w:rsidR="00DA512B" w:rsidRPr="002E65F7" w:rsidRDefault="00DA512B" w:rsidP="00DA512B">
      <w:pPr>
        <w:rPr>
          <w:i/>
        </w:rPr>
      </w:pPr>
    </w:p>
    <w:p w:rsidR="00670A2C" w:rsidRDefault="009B633D">
      <w:pPr>
        <w:pStyle w:val="Heading2"/>
      </w:pPr>
      <w:bookmarkStart w:id="36" w:name="_Toc333859340"/>
      <w:r w:rsidRPr="002E65F7">
        <w:t>9. Payments/Gifts to Respondents</w:t>
      </w:r>
      <w:bookmarkEnd w:id="32"/>
      <w:bookmarkEnd w:id="33"/>
      <w:bookmarkEnd w:id="34"/>
      <w:bookmarkEnd w:id="35"/>
      <w:bookmarkEnd w:id="36"/>
    </w:p>
    <w:p w:rsidR="002E65F7" w:rsidRPr="002E65F7" w:rsidRDefault="002E65F7" w:rsidP="009B633D">
      <w:pPr>
        <w:jc w:val="both"/>
        <w:rPr>
          <w:i/>
        </w:rPr>
      </w:pPr>
    </w:p>
    <w:p w:rsidR="002E65F7" w:rsidRDefault="007B42DC" w:rsidP="002E65F7">
      <w:r>
        <w:t xml:space="preserve">AHRQ will offer eligible </w:t>
      </w:r>
      <w:r w:rsidR="00CF1A88">
        <w:t>clinic staff</w:t>
      </w:r>
      <w:r w:rsidR="002E65F7" w:rsidRPr="002E65F7">
        <w:t xml:space="preserve"> </w:t>
      </w:r>
      <w:r w:rsidR="004D4D02">
        <w:t xml:space="preserve">a </w:t>
      </w:r>
      <w:r w:rsidR="00EC3C82">
        <w:t>gift</w:t>
      </w:r>
      <w:r>
        <w:t xml:space="preserve"> of $2</w:t>
      </w:r>
      <w:r w:rsidR="00CF1A88">
        <w:t>5</w:t>
      </w:r>
      <w:r>
        <w:t xml:space="preserve"> to participate in individual semi-structured interviews and surveys</w:t>
      </w:r>
      <w:r w:rsidR="002E65F7" w:rsidRPr="002E65F7">
        <w:t xml:space="preserve">. This amount is appropriate and necessary to gain cooperation from physicians and medical personnel who have demanding work schedules and significant competing demands. Furthermore, physicians are frequently approached to participate in research projects, making them more reluctant to participate. Response rates among physicians average about 10% lower than studies with the general </w:t>
      </w:r>
      <w:r w:rsidR="00321316" w:rsidRPr="002E65F7">
        <w:t>population</w:t>
      </w:r>
      <w:r w:rsidR="00321316">
        <w:rPr>
          <w:vertAlign w:val="superscript"/>
        </w:rPr>
        <w:t>6</w:t>
      </w:r>
      <w:r w:rsidR="002E65F7" w:rsidRPr="002E65F7">
        <w:t xml:space="preserve">. This gift amount is consistent with the gifts provided to clinicians under the project </w:t>
      </w:r>
      <w:r w:rsidR="002E65F7" w:rsidRPr="002E65F7">
        <w:rPr>
          <w:i/>
        </w:rPr>
        <w:t>Barriers to Meaningful Use in Medicaid</w:t>
      </w:r>
      <w:r w:rsidR="002E65F7" w:rsidRPr="002E65F7">
        <w:t>, OMB No. 0935-0186, Expiration Date 10/31/2013.</w:t>
      </w:r>
    </w:p>
    <w:p w:rsidR="00CF1A88" w:rsidRDefault="00CF1A88" w:rsidP="00CF1A88">
      <w:pPr>
        <w:rPr>
          <w:highlight w:val="yellow"/>
        </w:rPr>
      </w:pPr>
    </w:p>
    <w:p w:rsidR="00B915F1" w:rsidRPr="00CF1A88" w:rsidRDefault="00CF1A88" w:rsidP="00CF1A88">
      <w:r>
        <w:t xml:space="preserve">AHRQ will offer </w:t>
      </w:r>
      <w:r w:rsidRPr="00CF1A88">
        <w:t>eligible patients</w:t>
      </w:r>
      <w:r w:rsidR="004D4D02">
        <w:t xml:space="preserve"> a</w:t>
      </w:r>
      <w:r w:rsidRPr="00CF1A88">
        <w:t xml:space="preserve"> </w:t>
      </w:r>
      <w:r w:rsidR="00670A2C">
        <w:t>gift</w:t>
      </w:r>
      <w:r w:rsidRPr="00CF1A88">
        <w:t xml:space="preserve"> of $25 to participate in individual semi-structured interviews and surveys. This amount is appropriate to secure </w:t>
      </w:r>
      <w:r>
        <w:t>adequate</w:t>
      </w:r>
      <w:r w:rsidRPr="00CF1A88">
        <w:t xml:space="preserve"> participation of patients, as there are a limited number of patients who will be </w:t>
      </w:r>
      <w:r w:rsidR="00752EAE">
        <w:t xml:space="preserve">approached to participate in this </w:t>
      </w:r>
      <w:r w:rsidRPr="00CF1A88">
        <w:t>study.</w:t>
      </w:r>
    </w:p>
    <w:p w:rsidR="009B633D" w:rsidRPr="007F0697" w:rsidRDefault="00257796" w:rsidP="009B633D">
      <w:pPr>
        <w:pStyle w:val="Heading2"/>
      </w:pPr>
      <w:bookmarkStart w:id="37" w:name="_Toc151782185"/>
      <w:bookmarkStart w:id="38" w:name="_Toc158526225"/>
      <w:bookmarkStart w:id="39" w:name="_Toc333859341"/>
      <w:r w:rsidRPr="00257796">
        <w:t>10. Assurance of Confidentiality</w:t>
      </w:r>
      <w:bookmarkEnd w:id="37"/>
      <w:bookmarkEnd w:id="38"/>
      <w:bookmarkEnd w:id="39"/>
    </w:p>
    <w:p w:rsidR="007B42DC" w:rsidRDefault="007B42DC" w:rsidP="008F0B8B">
      <w:pPr>
        <w:autoSpaceDE w:val="0"/>
        <w:autoSpaceDN w:val="0"/>
        <w:adjustRightInd w:val="0"/>
      </w:pPr>
    </w:p>
    <w:p w:rsidR="008F0B8B" w:rsidRDefault="00B57EC5" w:rsidP="008F0B8B">
      <w:pPr>
        <w:autoSpaceDE w:val="0"/>
        <w:autoSpaceDN w:val="0"/>
        <w:adjustRightInd w:val="0"/>
      </w:pPr>
      <w:r w:rsidRPr="00012921">
        <w:lastRenderedPageBreak/>
        <w:t>Individuals and organizations will be assured of the confidentiality of their replies under Section 944(c) of the Public Health Service Act.  </w:t>
      </w:r>
      <w:proofErr w:type="gramStart"/>
      <w:r w:rsidRPr="00012921">
        <w:t>42 U.S.C. 299c-3(c).</w:t>
      </w:r>
      <w:proofErr w:type="gramEnd"/>
      <w:r w:rsidRPr="00012921">
        <w:t>  That law requires that information collected for research conducted or supported by AHRQ that identifies individuals or establishments be used only for the purpose for which it was supplied</w:t>
      </w:r>
      <w:r>
        <w:t>.</w:t>
      </w:r>
    </w:p>
    <w:p w:rsidR="00B57EC5" w:rsidRPr="002E65F7" w:rsidRDefault="00B57EC5" w:rsidP="008F0B8B">
      <w:pPr>
        <w:autoSpaceDE w:val="0"/>
        <w:autoSpaceDN w:val="0"/>
        <w:adjustRightInd w:val="0"/>
      </w:pPr>
    </w:p>
    <w:p w:rsidR="00A847C3" w:rsidRPr="00A847C3" w:rsidRDefault="00A847C3" w:rsidP="00A847C3">
      <w:pPr>
        <w:autoSpaceDE w:val="0"/>
        <w:autoSpaceDN w:val="0"/>
        <w:adjustRightInd w:val="0"/>
        <w:rPr>
          <w:i/>
        </w:rPr>
      </w:pPr>
      <w:r w:rsidRPr="002E65F7">
        <w:t xml:space="preserve">Information that can directly identify the respondent, such as </w:t>
      </w:r>
      <w:r w:rsidR="00FB2438">
        <w:t xml:space="preserve">his or her </w:t>
      </w:r>
      <w:r w:rsidRPr="002E65F7">
        <w:t xml:space="preserve">social security </w:t>
      </w:r>
      <w:r w:rsidRPr="00B314F0">
        <w:t>number will not</w:t>
      </w:r>
      <w:r w:rsidRPr="002E65F7">
        <w:t xml:space="preserve"> be collected. </w:t>
      </w:r>
      <w:r w:rsidRPr="0039020B">
        <w:t xml:space="preserve">AHRQ will collect the respondent’s name, organizational affiliation, organizational phone number, and role. This information will be used for </w:t>
      </w:r>
      <w:r>
        <w:t>respondent</w:t>
      </w:r>
      <w:r w:rsidRPr="0039020B">
        <w:t xml:space="preserve"> tracking purposes or for clarification call backs. All electronic files will be password protected and accessible only from </w:t>
      </w:r>
      <w:r>
        <w:t xml:space="preserve">within </w:t>
      </w:r>
      <w:r w:rsidRPr="0039020B">
        <w:t xml:space="preserve">a secured network. When not in use by project staff, all printed information or materials that could </w:t>
      </w:r>
      <w:r>
        <w:t xml:space="preserve">be used to </w:t>
      </w:r>
      <w:r w:rsidRPr="0039020B">
        <w:t>identify participants in the study will be stored in locked cabinets that are accessible only to project team members.</w:t>
      </w:r>
    </w:p>
    <w:p w:rsidR="00A847C3" w:rsidRPr="003340E3" w:rsidRDefault="00A847C3" w:rsidP="00A847C3">
      <w:pPr>
        <w:autoSpaceDE w:val="0"/>
        <w:autoSpaceDN w:val="0"/>
        <w:adjustRightInd w:val="0"/>
        <w:rPr>
          <w:color w:val="000000" w:themeColor="text1"/>
        </w:rPr>
      </w:pPr>
    </w:p>
    <w:p w:rsidR="00A847C3" w:rsidRPr="0039020B" w:rsidRDefault="00A847C3" w:rsidP="00A847C3">
      <w:pPr>
        <w:autoSpaceDE w:val="0"/>
        <w:autoSpaceDN w:val="0"/>
        <w:adjustRightInd w:val="0"/>
        <w:rPr>
          <w:color w:val="D99594"/>
        </w:rPr>
      </w:pPr>
      <w:r w:rsidRPr="0039020B">
        <w:t xml:space="preserve">All respondent involvement will be voluntary. </w:t>
      </w:r>
      <w:r>
        <w:t>Informed consent will be obtained from each respondent from each organization prior to participation.</w:t>
      </w:r>
      <w:r w:rsidRPr="0039020B">
        <w:t xml:space="preserve"> Respondents will be informed that: (1) the project team will not share their name, their organization’s name</w:t>
      </w:r>
      <w:r>
        <w:t>,</w:t>
      </w:r>
      <w:r w:rsidRPr="0039020B">
        <w:t xml:space="preserve"> or copies of the </w:t>
      </w:r>
      <w:r>
        <w:t>observation notes, interview notes, or survey responses</w:t>
      </w:r>
      <w:r w:rsidRPr="0039020B">
        <w:t xml:space="preserve"> with anyone outside of the team; and (2) respondent comments may be included in reports</w:t>
      </w:r>
      <w:r>
        <w:t xml:space="preserve">, </w:t>
      </w:r>
      <w:r w:rsidRPr="0039020B">
        <w:t>but will not be attributed to specific individuals or organizations</w:t>
      </w:r>
      <w:r w:rsidRPr="0039020B">
        <w:rPr>
          <w:color w:val="D99594"/>
        </w:rPr>
        <w:t>.</w:t>
      </w:r>
    </w:p>
    <w:p w:rsidR="007208E0" w:rsidRPr="002E65F7" w:rsidRDefault="00A847C3" w:rsidP="007208E0">
      <w:pPr>
        <w:spacing w:before="100" w:beforeAutospacing="1" w:after="100" w:afterAutospacing="1"/>
        <w:rPr>
          <w:i/>
        </w:rPr>
      </w:pPr>
      <w:r w:rsidRPr="0039020B">
        <w:t>All project team members are required</w:t>
      </w:r>
      <w:r w:rsidRPr="0039020B">
        <w:rPr>
          <w:color w:val="D99594"/>
        </w:rPr>
        <w:t xml:space="preserve"> </w:t>
      </w:r>
      <w:r w:rsidRPr="0039020B">
        <w:t>to complete human subjects training coursework through Institutional Review Boards.</w:t>
      </w:r>
      <w:r w:rsidR="007208E0" w:rsidRPr="002E65F7">
        <w:t xml:space="preserve"> </w:t>
      </w:r>
    </w:p>
    <w:p w:rsidR="009B633D" w:rsidRPr="007F0697" w:rsidRDefault="00257796" w:rsidP="009B633D">
      <w:pPr>
        <w:pStyle w:val="Heading2"/>
      </w:pPr>
      <w:bookmarkStart w:id="40" w:name="_Toc151782186"/>
      <w:bookmarkStart w:id="41" w:name="_Toc158526226"/>
      <w:bookmarkStart w:id="42" w:name="_Toc333859342"/>
      <w:r w:rsidRPr="00257796">
        <w:t>11. Questions of a Sensitive Nature</w:t>
      </w:r>
      <w:bookmarkEnd w:id="40"/>
      <w:bookmarkEnd w:id="41"/>
      <w:bookmarkEnd w:id="42"/>
    </w:p>
    <w:p w:rsidR="00456CA0" w:rsidRPr="002E65F7" w:rsidRDefault="00456CA0" w:rsidP="00456CA0"/>
    <w:p w:rsidR="00BB7136" w:rsidRPr="002E65F7" w:rsidRDefault="00456CA0" w:rsidP="00ED0EBB">
      <w:pPr>
        <w:rPr>
          <w:i/>
        </w:rPr>
      </w:pPr>
      <w:r w:rsidRPr="002E65F7">
        <w:t xml:space="preserve">No questions of a sensitive nature will be asked. Further, during the introduction to the </w:t>
      </w:r>
      <w:r w:rsidR="00A847C3">
        <w:t xml:space="preserve">observations or </w:t>
      </w:r>
      <w:r w:rsidRPr="002E65F7">
        <w:t>interview</w:t>
      </w:r>
      <w:r w:rsidR="00A847C3">
        <w:t>s</w:t>
      </w:r>
      <w:r w:rsidRPr="002E65F7">
        <w:t>, respondents will be informed that their participation is voluntary and that they can refuse to answer any question. Verbal consent will be obtained for the observational portions of the study and written consent will be obtained from all respondents who participate in the semi-structured interviews and surveys</w:t>
      </w:r>
      <w:r w:rsidR="008D1DA5">
        <w:t xml:space="preserve"> (</w:t>
      </w:r>
      <w:r w:rsidR="00A847C3">
        <w:t xml:space="preserve">see </w:t>
      </w:r>
      <w:r w:rsidR="00A92A3E">
        <w:t>Attachments L</w:t>
      </w:r>
      <w:r w:rsidR="00D70300">
        <w:t xml:space="preserve"> and </w:t>
      </w:r>
      <w:r w:rsidR="00A92A3E">
        <w:t>M</w:t>
      </w:r>
      <w:r w:rsidR="008D1DA5">
        <w:t>)</w:t>
      </w:r>
      <w:r w:rsidRPr="002E65F7">
        <w:t>.</w:t>
      </w:r>
    </w:p>
    <w:p w:rsidR="009B633D" w:rsidRPr="007F0697" w:rsidRDefault="00257796" w:rsidP="009B633D">
      <w:pPr>
        <w:pStyle w:val="Heading2"/>
      </w:pPr>
      <w:bookmarkStart w:id="43" w:name="_Toc151782187"/>
      <w:bookmarkStart w:id="44" w:name="_Toc158526227"/>
      <w:bookmarkStart w:id="45" w:name="_Toc333859343"/>
      <w:r w:rsidRPr="00257796">
        <w:t>12. Estimates of Annualized Burden Hours and Costs</w:t>
      </w:r>
      <w:bookmarkEnd w:id="43"/>
      <w:bookmarkEnd w:id="44"/>
      <w:bookmarkEnd w:id="45"/>
    </w:p>
    <w:p w:rsidR="009B633D" w:rsidRDefault="009B633D" w:rsidP="007D4F9F">
      <w:pPr>
        <w:rPr>
          <w:rStyle w:val="Strong"/>
          <w:b w:val="0"/>
          <w:i/>
        </w:rPr>
      </w:pPr>
    </w:p>
    <w:p w:rsidR="00082FA7" w:rsidRPr="003340E3" w:rsidRDefault="00E363C7" w:rsidP="00B10B82">
      <w:pPr>
        <w:rPr>
          <w:color w:val="000000" w:themeColor="text1"/>
        </w:rPr>
      </w:pPr>
      <w:r>
        <w:t xml:space="preserve">Exhibit </w:t>
      </w:r>
      <w:r w:rsidR="004D4D02">
        <w:t>1</w:t>
      </w:r>
      <w:r w:rsidR="00A847C3" w:rsidRPr="00AB4C86">
        <w:t xml:space="preserve"> shows the estimated annual burden hours for each </w:t>
      </w:r>
      <w:r w:rsidR="00A847C3">
        <w:t>respondent</w:t>
      </w:r>
      <w:r w:rsidR="00A847C3" w:rsidRPr="00AB4C86">
        <w:t xml:space="preserve">’s time to participate in this </w:t>
      </w:r>
      <w:r w:rsidR="00A847C3">
        <w:t>study</w:t>
      </w:r>
      <w:r w:rsidR="00A847C3" w:rsidRPr="00AB4C86">
        <w:t>.</w:t>
      </w:r>
    </w:p>
    <w:p w:rsidR="00082FA7" w:rsidRPr="003340E3" w:rsidRDefault="00082FA7" w:rsidP="00B10B82">
      <w:pPr>
        <w:rPr>
          <w:color w:val="000000" w:themeColor="text1"/>
        </w:rPr>
      </w:pPr>
    </w:p>
    <w:p w:rsidR="00082FA7" w:rsidRPr="009F697A" w:rsidRDefault="00082FA7" w:rsidP="00D24011">
      <w:r w:rsidRPr="009F697A">
        <w:t xml:space="preserve">A total of up to </w:t>
      </w:r>
      <w:r w:rsidR="00B26E49" w:rsidRPr="009F697A">
        <w:t xml:space="preserve">60 </w:t>
      </w:r>
      <w:r w:rsidRPr="009F697A">
        <w:t xml:space="preserve">persons will participate in the project orientation meeting across the six clinics (up to </w:t>
      </w:r>
      <w:r w:rsidR="00D24011" w:rsidRPr="009F697A">
        <w:t>10</w:t>
      </w:r>
      <w:r w:rsidRPr="009F697A">
        <w:t xml:space="preserve"> per clinic), which will last up to </w:t>
      </w:r>
      <w:r w:rsidR="00B26E49" w:rsidRPr="009F697A">
        <w:t>30 minutes</w:t>
      </w:r>
      <w:r w:rsidRPr="009F697A">
        <w:t>.</w:t>
      </w:r>
    </w:p>
    <w:p w:rsidR="00082FA7" w:rsidRPr="003340E3" w:rsidRDefault="00082FA7" w:rsidP="00B10B82">
      <w:pPr>
        <w:rPr>
          <w:color w:val="000000" w:themeColor="text1"/>
        </w:rPr>
      </w:pPr>
    </w:p>
    <w:p w:rsidR="003A1743" w:rsidRDefault="00A847C3" w:rsidP="00B10B82">
      <w:r>
        <w:t xml:space="preserve">The </w:t>
      </w:r>
      <w:r w:rsidR="00B10B82">
        <w:t>s</w:t>
      </w:r>
      <w:r>
        <w:t xml:space="preserve">taff semi-structured interviews will be completed by a total of up to 36 persons across the six clinics </w:t>
      </w:r>
      <w:r w:rsidRPr="00FE19A4">
        <w:t>(</w:t>
      </w:r>
      <w:r>
        <w:t xml:space="preserve">up to </w:t>
      </w:r>
      <w:r w:rsidR="004A5B18">
        <w:t>6</w:t>
      </w:r>
      <w:r w:rsidRPr="00FE19A4">
        <w:t xml:space="preserve"> per </w:t>
      </w:r>
      <w:r w:rsidR="00C45F45">
        <w:t>clinic</w:t>
      </w:r>
      <w:r w:rsidRPr="00FE19A4">
        <w:t>)</w:t>
      </w:r>
      <w:r>
        <w:t xml:space="preserve"> and requires one hour. </w:t>
      </w:r>
      <w:r w:rsidR="00B10B82">
        <w:t xml:space="preserve">Those same individuals will also be asked </w:t>
      </w:r>
      <w:r w:rsidR="00B113FA">
        <w:t xml:space="preserve">to </w:t>
      </w:r>
      <w:r w:rsidR="00B10B82">
        <w:t>complete Tech</w:t>
      </w:r>
      <w:r w:rsidR="00FE0DCE">
        <w:t>nology Acceptance Model surveys;</w:t>
      </w:r>
      <w:r w:rsidR="00B10B82">
        <w:t xml:space="preserve"> each survey response is</w:t>
      </w:r>
      <w:r>
        <w:t xml:space="preserve"> estimated to take </w:t>
      </w:r>
      <w:r w:rsidR="00B10B82">
        <w:t>30 minutes</w:t>
      </w:r>
      <w:r>
        <w:t>.</w:t>
      </w:r>
      <w:r w:rsidR="005B3F21">
        <w:t xml:space="preserve"> </w:t>
      </w:r>
      <w:r w:rsidR="003A1743">
        <w:t xml:space="preserve">Clinic staff interviews and administration of surveys will take place at the clinics either two or three times. Staff interviews will be </w:t>
      </w:r>
      <w:r w:rsidR="003A1743">
        <w:lastRenderedPageBreak/>
        <w:t>conducted twice at each of the pre-MHT and mature-MHT clinics, at the initial and final observation periods (</w:t>
      </w:r>
      <w:r w:rsidR="003340E3">
        <w:t xml:space="preserve">eight </w:t>
      </w:r>
      <w:r w:rsidR="003A1743">
        <w:t>total sets of interviews), for a total of up to 48 staff interviews. Staff interviews will be conducted three times at the two early-MHT clinics, during the initial, middle, and final observation periods, for up to 36 staff interviews across the two early-MHT clinics for all observation periods. In total, up to 84 interviews of clinic staff will be conducted with up to 36 individual staff</w:t>
      </w:r>
      <w:r w:rsidR="00BC43EA">
        <w:t xml:space="preserve"> for an average of 2.33 responses per staff member, as shown in Exhibit 1</w:t>
      </w:r>
      <w:r w:rsidR="003A1743">
        <w:t>.</w:t>
      </w:r>
    </w:p>
    <w:p w:rsidR="003A1743" w:rsidRDefault="003A1743" w:rsidP="00B10B82"/>
    <w:p w:rsidR="007A1302" w:rsidRDefault="00B10B82">
      <w:r>
        <w:t xml:space="preserve">Up to </w:t>
      </w:r>
      <w:r w:rsidR="002B76E3">
        <w:t>64</w:t>
      </w:r>
      <w:r>
        <w:t xml:space="preserve"> patients will be asked to participate in the patient-semi structured interview</w:t>
      </w:r>
      <w:r w:rsidR="00DA36D5">
        <w:t>,</w:t>
      </w:r>
      <w:r>
        <w:t xml:space="preserve"> </w:t>
      </w:r>
      <w:r w:rsidR="000B7ED3">
        <w:t xml:space="preserve">which </w:t>
      </w:r>
      <w:r>
        <w:t>should take no longer than 1 hour. Those same patients will be asked to complete the Patient Activation Measures survey, which is estimated to take 12 minutes, and the Summary of Diabetes Self Care Activities survey, which should take no longer than 18 minutes</w:t>
      </w:r>
      <w:r w:rsidR="003340E3">
        <w:t xml:space="preserve">. </w:t>
      </w:r>
      <w:r w:rsidR="003A1743">
        <w:t>Patient interview</w:t>
      </w:r>
      <w:r w:rsidR="00CB1D60">
        <w:t>s</w:t>
      </w:r>
      <w:r w:rsidR="003A1743">
        <w:t xml:space="preserve"> and surveys will take place at the clinics either once or twice. U</w:t>
      </w:r>
      <w:r w:rsidR="00CD2490">
        <w:t xml:space="preserve">p to </w:t>
      </w:r>
      <w:r w:rsidR="00B54DB5">
        <w:t xml:space="preserve">eight </w:t>
      </w:r>
      <w:r w:rsidR="00CD2490">
        <w:t xml:space="preserve">patients will be interviewed </w:t>
      </w:r>
      <w:r w:rsidR="00BB1995">
        <w:t xml:space="preserve">during the initial observation period </w:t>
      </w:r>
      <w:r w:rsidR="00CD2490">
        <w:t>at each of the clinics</w:t>
      </w:r>
      <w:r w:rsidR="00B54DB5">
        <w:t xml:space="preserve"> for a total of </w:t>
      </w:r>
      <w:r w:rsidR="00145641">
        <w:t xml:space="preserve">48 </w:t>
      </w:r>
      <w:r w:rsidR="00B54DB5">
        <w:t xml:space="preserve">patient interviews </w:t>
      </w:r>
      <w:r w:rsidR="00145641">
        <w:t>across all six clinics</w:t>
      </w:r>
      <w:r w:rsidR="00CD2490">
        <w:t xml:space="preserve">. Up to </w:t>
      </w:r>
      <w:r w:rsidR="00B54DB5">
        <w:t>8</w:t>
      </w:r>
      <w:r w:rsidR="00CD2490">
        <w:t xml:space="preserve"> patients will be interviewed </w:t>
      </w:r>
      <w:r w:rsidR="00B54DB5">
        <w:t xml:space="preserve">during the final observation period at each of the </w:t>
      </w:r>
      <w:r w:rsidR="00CD2490">
        <w:t>two early-MHT clinics</w:t>
      </w:r>
      <w:r w:rsidR="00145641">
        <w:t>, for a total of 16 patient interviews during the final observation period across the two early-MHT clinics</w:t>
      </w:r>
      <w:r w:rsidR="00CD2490">
        <w:t xml:space="preserve">. </w:t>
      </w:r>
      <w:r w:rsidR="003A1743">
        <w:t>In total, up to 64 patient interviews and surveys will be conducted.</w:t>
      </w:r>
      <w:r w:rsidR="00EC3C82" w:rsidRPr="00F207B7">
        <w:t xml:space="preserve"> The</w:t>
      </w:r>
      <w:r w:rsidR="00A847C3" w:rsidRPr="00F207B7">
        <w:t xml:space="preserve"> total annual burden is estimated to be </w:t>
      </w:r>
      <w:r w:rsidR="00B26E49">
        <w:rPr>
          <w:bCs/>
        </w:rPr>
        <w:t xml:space="preserve">252 </w:t>
      </w:r>
      <w:r w:rsidR="00A847C3">
        <w:rPr>
          <w:bCs/>
        </w:rPr>
        <w:t>hours</w:t>
      </w:r>
      <w:r w:rsidR="00A847C3" w:rsidRPr="00F207B7">
        <w:t>.</w:t>
      </w:r>
    </w:p>
    <w:p w:rsidR="00A847C3" w:rsidRDefault="00A847C3" w:rsidP="00A847C3"/>
    <w:p w:rsidR="00A847C3" w:rsidRPr="00A847C3" w:rsidRDefault="00E363C7" w:rsidP="002765E4">
      <w:pPr>
        <w:rPr>
          <w:rStyle w:val="Strong"/>
          <w:b w:val="0"/>
        </w:rPr>
      </w:pPr>
      <w:r>
        <w:t xml:space="preserve">Exhibit </w:t>
      </w:r>
      <w:r w:rsidR="004D4D02">
        <w:t>2</w:t>
      </w:r>
      <w:r w:rsidR="00A847C3" w:rsidRPr="00F207B7">
        <w:t xml:space="preserve"> shows the estimated annual cost burden associated with the </w:t>
      </w:r>
      <w:r w:rsidR="00B10B82">
        <w:t>respondents</w:t>
      </w:r>
      <w:r w:rsidR="00A847C3" w:rsidRPr="00F207B7">
        <w:t>' time to participate in this research</w:t>
      </w:r>
      <w:r w:rsidR="003340E3">
        <w:t xml:space="preserve">. </w:t>
      </w:r>
      <w:r w:rsidR="00A847C3" w:rsidRPr="00F207B7">
        <w:t xml:space="preserve">The total annual burden is estimated to be </w:t>
      </w:r>
      <w:r w:rsidR="00AC230C">
        <w:t>$</w:t>
      </w:r>
      <w:r w:rsidR="00B26E49">
        <w:t>6,</w:t>
      </w:r>
      <w:r w:rsidR="002765E4">
        <w:t>67</w:t>
      </w:r>
      <w:bookmarkStart w:id="46" w:name="_GoBack"/>
      <w:bookmarkEnd w:id="46"/>
      <w:r w:rsidR="00596331">
        <w:t>0</w:t>
      </w:r>
      <w:r w:rsidR="00AC230C">
        <w:t>.</w:t>
      </w:r>
    </w:p>
    <w:p w:rsidR="00AA788A" w:rsidRPr="002E65F7" w:rsidRDefault="00AA788A" w:rsidP="007D4F9F">
      <w:pPr>
        <w:rPr>
          <w:rStyle w:val="Strong"/>
          <w:b w:val="0"/>
          <w:i/>
        </w:rPr>
      </w:pPr>
    </w:p>
    <w:p w:rsidR="004A5B18" w:rsidRPr="002E65F7" w:rsidRDefault="00E363C7" w:rsidP="004A5B18">
      <w:bookmarkStart w:id="47" w:name="OLE_LINK1"/>
      <w:bookmarkStart w:id="48" w:name="OLE_LINK2"/>
      <w:bookmarkStart w:id="49" w:name="OLE_LINK12"/>
      <w:proofErr w:type="gramStart"/>
      <w:r>
        <w:rPr>
          <w:b/>
          <w:bCs/>
          <w:color w:val="000000"/>
        </w:rPr>
        <w:t xml:space="preserve">Exhibit </w:t>
      </w:r>
      <w:r w:rsidR="004D4D02">
        <w:rPr>
          <w:b/>
          <w:bCs/>
          <w:color w:val="000000"/>
        </w:rPr>
        <w:t>1</w:t>
      </w:r>
      <w:r w:rsidR="004A5B18" w:rsidRPr="002E65F7">
        <w:rPr>
          <w:b/>
          <w:bCs/>
          <w:color w:val="000000"/>
        </w:rPr>
        <w:t>.</w:t>
      </w:r>
      <w:proofErr w:type="gramEnd"/>
      <w:r w:rsidR="004A5B18" w:rsidRPr="002E65F7">
        <w:rPr>
          <w:b/>
          <w:bCs/>
          <w:color w:val="000000"/>
        </w:rPr>
        <w:t>  Estimated annualized burden hours</w:t>
      </w:r>
    </w:p>
    <w:tbl>
      <w:tblPr>
        <w:tblW w:w="0" w:type="auto"/>
        <w:tblInd w:w="108" w:type="dxa"/>
        <w:tblCellMar>
          <w:left w:w="0" w:type="dxa"/>
          <w:right w:w="0" w:type="dxa"/>
        </w:tblCellMar>
        <w:tblLook w:val="0000"/>
      </w:tblPr>
      <w:tblGrid>
        <w:gridCol w:w="3780"/>
        <w:gridCol w:w="1260"/>
        <w:gridCol w:w="1440"/>
        <w:gridCol w:w="1080"/>
        <w:gridCol w:w="900"/>
      </w:tblGrid>
      <w:tr w:rsidR="004A5B18" w:rsidRPr="002E65F7" w:rsidTr="00EA160A">
        <w:trPr>
          <w:cantSplit/>
          <w:tblHeader/>
        </w:trPr>
        <w:tc>
          <w:tcPr>
            <w:tcW w:w="378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4A5B18" w:rsidRPr="002E65F7" w:rsidRDefault="004A5B18" w:rsidP="00F132DA">
            <w:pPr>
              <w:jc w:val="center"/>
            </w:pPr>
            <w:r w:rsidRPr="002E65F7">
              <w:rPr>
                <w:color w:val="000000"/>
                <w:sz w:val="20"/>
                <w:szCs w:val="20"/>
              </w:rPr>
              <w:t>Form Name</w:t>
            </w:r>
          </w:p>
        </w:tc>
        <w:tc>
          <w:tcPr>
            <w:tcW w:w="126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A5B18" w:rsidRPr="002E65F7" w:rsidRDefault="004A5B18" w:rsidP="00F132DA">
            <w:pPr>
              <w:jc w:val="center"/>
            </w:pPr>
            <w:r>
              <w:rPr>
                <w:color w:val="000000"/>
                <w:sz w:val="20"/>
                <w:szCs w:val="20"/>
              </w:rPr>
              <w:t xml:space="preserve">Maximum </w:t>
            </w:r>
            <w:r w:rsidRPr="002E65F7">
              <w:rPr>
                <w:color w:val="000000"/>
                <w:sz w:val="20"/>
                <w:szCs w:val="20"/>
              </w:rPr>
              <w:t>Number of respondents</w:t>
            </w:r>
          </w:p>
        </w:tc>
        <w:tc>
          <w:tcPr>
            <w:tcW w:w="144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A5B18" w:rsidRPr="002E65F7" w:rsidRDefault="004A5B18" w:rsidP="00F132DA">
            <w:pPr>
              <w:jc w:val="center"/>
              <w:rPr>
                <w:sz w:val="20"/>
                <w:szCs w:val="20"/>
              </w:rPr>
            </w:pPr>
            <w:r w:rsidRPr="002E65F7">
              <w:rPr>
                <w:sz w:val="20"/>
                <w:szCs w:val="20"/>
              </w:rPr>
              <w:t>Number of responses per respondent</w:t>
            </w:r>
          </w:p>
        </w:tc>
        <w:tc>
          <w:tcPr>
            <w:tcW w:w="1080" w:type="dxa"/>
            <w:tcBorders>
              <w:top w:val="single" w:sz="8" w:space="0" w:color="auto"/>
              <w:left w:val="nil"/>
              <w:bottom w:val="single" w:sz="8" w:space="0" w:color="auto"/>
              <w:right w:val="single" w:sz="8" w:space="0" w:color="auto"/>
            </w:tcBorders>
            <w:vAlign w:val="center"/>
          </w:tcPr>
          <w:p w:rsidR="004A5B18" w:rsidRPr="002E65F7" w:rsidRDefault="004A5B18" w:rsidP="00F132DA">
            <w:pPr>
              <w:jc w:val="center"/>
            </w:pPr>
            <w:r w:rsidRPr="002E65F7">
              <w:rPr>
                <w:color w:val="000000"/>
                <w:sz w:val="20"/>
                <w:szCs w:val="20"/>
              </w:rPr>
              <w:t>Hours per response</w:t>
            </w:r>
          </w:p>
        </w:tc>
        <w:tc>
          <w:tcPr>
            <w:tcW w:w="9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4A5B18" w:rsidRPr="002E65F7" w:rsidRDefault="004A5B18" w:rsidP="00F132DA">
            <w:pPr>
              <w:jc w:val="center"/>
            </w:pPr>
            <w:r w:rsidRPr="002E65F7">
              <w:rPr>
                <w:color w:val="000000"/>
                <w:sz w:val="20"/>
                <w:szCs w:val="20"/>
              </w:rPr>
              <w:t>Total burden hours</w:t>
            </w:r>
          </w:p>
        </w:tc>
      </w:tr>
      <w:tr w:rsidR="00082FA7" w:rsidRPr="002E65F7" w:rsidTr="00EA160A">
        <w:trPr>
          <w:cantSplit/>
        </w:trPr>
        <w:tc>
          <w:tcPr>
            <w:tcW w:w="378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082FA7" w:rsidRDefault="00082FA7" w:rsidP="00F132DA">
            <w:r w:rsidRPr="00082FA7">
              <w:t>Project orientation meeting</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082FA7" w:rsidRDefault="00B26E49" w:rsidP="00F132DA">
            <w:pPr>
              <w:jc w:val="center"/>
            </w:pPr>
            <w:r>
              <w:t>60</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082FA7" w:rsidRDefault="00082FA7" w:rsidP="00F132DA">
            <w:pPr>
              <w:jc w:val="center"/>
            </w:pPr>
            <w:r>
              <w:t>1</w:t>
            </w:r>
          </w:p>
        </w:tc>
        <w:tc>
          <w:tcPr>
            <w:tcW w:w="1080" w:type="dxa"/>
            <w:tcBorders>
              <w:top w:val="nil"/>
              <w:left w:val="nil"/>
              <w:bottom w:val="single" w:sz="8" w:space="0" w:color="auto"/>
              <w:right w:val="single" w:sz="8" w:space="0" w:color="auto"/>
            </w:tcBorders>
            <w:vAlign w:val="center"/>
          </w:tcPr>
          <w:p w:rsidR="00082FA7" w:rsidRDefault="00B26E49" w:rsidP="00F132DA">
            <w:pPr>
              <w:jc w:val="center"/>
            </w:pPr>
            <w:r>
              <w:t>30/60</w:t>
            </w:r>
          </w:p>
        </w:tc>
        <w:tc>
          <w:tcPr>
            <w:tcW w:w="9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082FA7" w:rsidRDefault="00B26E49" w:rsidP="00545D54">
            <w:pPr>
              <w:jc w:val="center"/>
              <w:rPr>
                <w:color w:val="000000"/>
              </w:rPr>
            </w:pPr>
            <w:r>
              <w:rPr>
                <w:color w:val="000000"/>
              </w:rPr>
              <w:t>30</w:t>
            </w:r>
          </w:p>
        </w:tc>
      </w:tr>
      <w:tr w:rsidR="00A031BF" w:rsidRPr="002E65F7" w:rsidTr="00EA160A">
        <w:trPr>
          <w:cantSplit/>
        </w:trPr>
        <w:tc>
          <w:tcPr>
            <w:tcW w:w="378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F132DA">
            <w:r>
              <w:t>Staff Semi-Structured Interviews</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F132DA">
            <w:pPr>
              <w:jc w:val="center"/>
            </w:pPr>
            <w:r>
              <w:t>36</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F132DA">
            <w:pPr>
              <w:jc w:val="center"/>
            </w:pPr>
            <w:r>
              <w:t>2.33</w:t>
            </w:r>
            <w:r>
              <w:rPr>
                <w:vertAlign w:val="superscript"/>
              </w:rPr>
              <w:t>a</w:t>
            </w:r>
          </w:p>
        </w:tc>
        <w:tc>
          <w:tcPr>
            <w:tcW w:w="1080" w:type="dxa"/>
            <w:tcBorders>
              <w:top w:val="nil"/>
              <w:left w:val="nil"/>
              <w:bottom w:val="single" w:sz="8" w:space="0" w:color="auto"/>
              <w:right w:val="single" w:sz="8" w:space="0" w:color="auto"/>
            </w:tcBorders>
            <w:vAlign w:val="center"/>
          </w:tcPr>
          <w:p w:rsidR="00A031BF" w:rsidRPr="002E65F7" w:rsidRDefault="00A031BF" w:rsidP="00F132DA">
            <w:pPr>
              <w:jc w:val="center"/>
            </w:pPr>
            <w:r>
              <w:t>1</w:t>
            </w:r>
          </w:p>
        </w:tc>
        <w:tc>
          <w:tcPr>
            <w:tcW w:w="9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3A1743" w:rsidP="00545D54">
            <w:pPr>
              <w:jc w:val="center"/>
            </w:pPr>
            <w:r>
              <w:rPr>
                <w:color w:val="000000"/>
              </w:rPr>
              <w:t>84</w:t>
            </w:r>
          </w:p>
        </w:tc>
      </w:tr>
      <w:tr w:rsidR="00A031BF" w:rsidRPr="002E65F7" w:rsidTr="00EA160A">
        <w:trPr>
          <w:cantSplit/>
        </w:trPr>
        <w:tc>
          <w:tcPr>
            <w:tcW w:w="378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031BF" w:rsidRDefault="00A031BF" w:rsidP="00F132DA">
            <w:r>
              <w:t>Technology Acceptance Model Survey</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F132DA">
            <w:pPr>
              <w:jc w:val="center"/>
            </w:pPr>
            <w:r>
              <w:t>36</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F132DA">
            <w:pPr>
              <w:jc w:val="center"/>
            </w:pPr>
            <w:r>
              <w:t>2.33</w:t>
            </w:r>
            <w:r w:rsidRPr="004A5B18">
              <w:rPr>
                <w:vertAlign w:val="superscript"/>
              </w:rPr>
              <w:t>a</w:t>
            </w:r>
          </w:p>
        </w:tc>
        <w:tc>
          <w:tcPr>
            <w:tcW w:w="1080" w:type="dxa"/>
            <w:tcBorders>
              <w:top w:val="nil"/>
              <w:left w:val="nil"/>
              <w:bottom w:val="single" w:sz="8" w:space="0" w:color="auto"/>
              <w:right w:val="single" w:sz="8" w:space="0" w:color="auto"/>
            </w:tcBorders>
            <w:vAlign w:val="center"/>
          </w:tcPr>
          <w:p w:rsidR="00A031BF" w:rsidRPr="002E65F7" w:rsidRDefault="003A1743" w:rsidP="00F132DA">
            <w:pPr>
              <w:jc w:val="center"/>
            </w:pPr>
            <w:r>
              <w:t>30/60</w:t>
            </w:r>
          </w:p>
        </w:tc>
        <w:tc>
          <w:tcPr>
            <w:tcW w:w="9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3A1743" w:rsidP="00545D54">
            <w:pPr>
              <w:jc w:val="center"/>
            </w:pPr>
            <w:r>
              <w:rPr>
                <w:color w:val="000000"/>
              </w:rPr>
              <w:t>42</w:t>
            </w:r>
          </w:p>
        </w:tc>
      </w:tr>
      <w:tr w:rsidR="00A031BF" w:rsidRPr="002E65F7" w:rsidTr="00EA160A">
        <w:trPr>
          <w:cantSplit/>
        </w:trPr>
        <w:tc>
          <w:tcPr>
            <w:tcW w:w="378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F132DA">
            <w:r>
              <w:t>Patient Semi-Structured Interviews</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2B76E3" w:rsidP="00F132DA">
            <w:pPr>
              <w:jc w:val="center"/>
            </w:pPr>
            <w:r>
              <w:t>64</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2B76E3" w:rsidP="00F132DA">
            <w:pPr>
              <w:jc w:val="center"/>
            </w:pPr>
            <w:r>
              <w:t>1</w:t>
            </w:r>
          </w:p>
        </w:tc>
        <w:tc>
          <w:tcPr>
            <w:tcW w:w="1080" w:type="dxa"/>
            <w:tcBorders>
              <w:top w:val="nil"/>
              <w:left w:val="nil"/>
              <w:bottom w:val="single" w:sz="8" w:space="0" w:color="auto"/>
              <w:right w:val="single" w:sz="8" w:space="0" w:color="auto"/>
            </w:tcBorders>
            <w:vAlign w:val="center"/>
          </w:tcPr>
          <w:p w:rsidR="00A031BF" w:rsidRPr="002E65F7" w:rsidRDefault="00A031BF" w:rsidP="00F132DA">
            <w:pPr>
              <w:jc w:val="center"/>
            </w:pPr>
            <w:r>
              <w:t>1</w:t>
            </w:r>
          </w:p>
        </w:tc>
        <w:tc>
          <w:tcPr>
            <w:tcW w:w="9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545D54">
            <w:pPr>
              <w:jc w:val="center"/>
            </w:pPr>
            <w:r>
              <w:rPr>
                <w:color w:val="000000"/>
              </w:rPr>
              <w:t>64</w:t>
            </w:r>
          </w:p>
        </w:tc>
      </w:tr>
      <w:tr w:rsidR="00A031BF" w:rsidRPr="002E65F7" w:rsidTr="00EA160A">
        <w:trPr>
          <w:cantSplit/>
        </w:trPr>
        <w:tc>
          <w:tcPr>
            <w:tcW w:w="378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031BF" w:rsidRDefault="00A031BF" w:rsidP="00F132DA">
            <w:r>
              <w:t>Patient Activation Measures Survey</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2B76E3" w:rsidP="00A031BF">
            <w:pPr>
              <w:jc w:val="center"/>
            </w:pPr>
            <w:r>
              <w:t>64</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2B76E3" w:rsidP="00F132DA">
            <w:pPr>
              <w:jc w:val="center"/>
            </w:pPr>
            <w:r>
              <w:t>1</w:t>
            </w:r>
          </w:p>
        </w:tc>
        <w:tc>
          <w:tcPr>
            <w:tcW w:w="1080" w:type="dxa"/>
            <w:tcBorders>
              <w:top w:val="nil"/>
              <w:left w:val="nil"/>
              <w:bottom w:val="single" w:sz="8" w:space="0" w:color="auto"/>
              <w:right w:val="single" w:sz="8" w:space="0" w:color="auto"/>
            </w:tcBorders>
            <w:vAlign w:val="center"/>
          </w:tcPr>
          <w:p w:rsidR="00A031BF" w:rsidRPr="002E65F7" w:rsidRDefault="003A1743" w:rsidP="00F132DA">
            <w:pPr>
              <w:jc w:val="center"/>
            </w:pPr>
            <w:r>
              <w:t>12/60</w:t>
            </w:r>
          </w:p>
        </w:tc>
        <w:tc>
          <w:tcPr>
            <w:tcW w:w="9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3A1743" w:rsidP="00545D54">
            <w:pPr>
              <w:jc w:val="center"/>
            </w:pPr>
            <w:r>
              <w:rPr>
                <w:color w:val="000000"/>
              </w:rPr>
              <w:t>13</w:t>
            </w:r>
          </w:p>
        </w:tc>
      </w:tr>
      <w:tr w:rsidR="00A031BF" w:rsidRPr="002E65F7" w:rsidTr="00EA160A">
        <w:trPr>
          <w:cantSplit/>
        </w:trPr>
        <w:tc>
          <w:tcPr>
            <w:tcW w:w="378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031BF" w:rsidRDefault="00A031BF" w:rsidP="00F132DA">
            <w:r>
              <w:t>Summary of Diabetes Self Care Activities Survey</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2B76E3" w:rsidP="00F132DA">
            <w:pPr>
              <w:jc w:val="center"/>
            </w:pPr>
            <w:r>
              <w:t>64</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2B76E3" w:rsidP="00545D54">
            <w:pPr>
              <w:jc w:val="center"/>
            </w:pPr>
            <w:r>
              <w:t>1</w:t>
            </w:r>
          </w:p>
        </w:tc>
        <w:tc>
          <w:tcPr>
            <w:tcW w:w="1080" w:type="dxa"/>
            <w:tcBorders>
              <w:top w:val="nil"/>
              <w:left w:val="nil"/>
              <w:bottom w:val="single" w:sz="8" w:space="0" w:color="auto"/>
              <w:right w:val="single" w:sz="8" w:space="0" w:color="auto"/>
            </w:tcBorders>
            <w:vAlign w:val="center"/>
          </w:tcPr>
          <w:p w:rsidR="00A031BF" w:rsidRPr="002E65F7" w:rsidRDefault="003A1743" w:rsidP="003A1743">
            <w:pPr>
              <w:jc w:val="center"/>
            </w:pPr>
            <w:r>
              <w:t>18/60</w:t>
            </w:r>
          </w:p>
        </w:tc>
        <w:tc>
          <w:tcPr>
            <w:tcW w:w="9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545D54">
            <w:pPr>
              <w:jc w:val="center"/>
            </w:pPr>
            <w:r>
              <w:rPr>
                <w:color w:val="000000"/>
              </w:rPr>
              <w:t>19</w:t>
            </w:r>
          </w:p>
        </w:tc>
      </w:tr>
      <w:tr w:rsidR="00A031BF" w:rsidRPr="002E65F7" w:rsidTr="00EA160A">
        <w:trPr>
          <w:cantSplit/>
        </w:trPr>
        <w:tc>
          <w:tcPr>
            <w:tcW w:w="378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F132DA">
            <w:r w:rsidRPr="002E65F7">
              <w:rPr>
                <w:b/>
                <w:bCs/>
                <w:color w:val="000000"/>
                <w:sz w:val="20"/>
                <w:szCs w:val="20"/>
              </w:rPr>
              <w:t>Total</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B26E49" w:rsidP="00B26E49">
            <w:pPr>
              <w:jc w:val="center"/>
            </w:pPr>
            <w:r>
              <w:t>324</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061EA6" w:rsidP="00F132DA">
            <w:pPr>
              <w:jc w:val="center"/>
            </w:pPr>
            <w:proofErr w:type="spellStart"/>
            <w:r>
              <w:t>na</w:t>
            </w:r>
            <w:proofErr w:type="spellEnd"/>
          </w:p>
        </w:tc>
        <w:tc>
          <w:tcPr>
            <w:tcW w:w="1080" w:type="dxa"/>
            <w:tcBorders>
              <w:top w:val="nil"/>
              <w:left w:val="nil"/>
              <w:bottom w:val="single" w:sz="8" w:space="0" w:color="auto"/>
              <w:right w:val="single" w:sz="8" w:space="0" w:color="auto"/>
            </w:tcBorders>
          </w:tcPr>
          <w:p w:rsidR="00A031BF" w:rsidRPr="00061EA6" w:rsidRDefault="00061EA6" w:rsidP="00F132DA">
            <w:pPr>
              <w:jc w:val="center"/>
              <w:rPr>
                <w:bCs/>
                <w:color w:val="000000"/>
              </w:rPr>
            </w:pPr>
            <w:proofErr w:type="spellStart"/>
            <w:r w:rsidRPr="00061EA6">
              <w:rPr>
                <w:bCs/>
                <w:color w:val="000000"/>
              </w:rPr>
              <w:t>na</w:t>
            </w:r>
            <w:proofErr w:type="spellEnd"/>
          </w:p>
        </w:tc>
        <w:tc>
          <w:tcPr>
            <w:tcW w:w="9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3A1743">
            <w:pPr>
              <w:jc w:val="center"/>
            </w:pPr>
            <w:r>
              <w:rPr>
                <w:color w:val="000000"/>
              </w:rPr>
              <w:t>2</w:t>
            </w:r>
            <w:r w:rsidR="00082FA7">
              <w:rPr>
                <w:color w:val="000000"/>
              </w:rPr>
              <w:t>5</w:t>
            </w:r>
            <w:r w:rsidR="00B26E49">
              <w:rPr>
                <w:color w:val="000000"/>
              </w:rPr>
              <w:t>2</w:t>
            </w:r>
          </w:p>
        </w:tc>
      </w:tr>
    </w:tbl>
    <w:bookmarkEnd w:id="47"/>
    <w:bookmarkEnd w:id="48"/>
    <w:bookmarkEnd w:id="49"/>
    <w:p w:rsidR="00414C80" w:rsidRPr="00EC3C82" w:rsidRDefault="00414C80" w:rsidP="00414C80">
      <w:pPr>
        <w:rPr>
          <w:sz w:val="20"/>
          <w:szCs w:val="20"/>
        </w:rPr>
      </w:pPr>
      <w:r w:rsidRPr="002E65F7">
        <w:t> </w:t>
      </w:r>
      <w:proofErr w:type="gramStart"/>
      <w:r w:rsidR="009C416B" w:rsidRPr="009C416B">
        <w:rPr>
          <w:vertAlign w:val="superscript"/>
        </w:rPr>
        <w:t>a</w:t>
      </w:r>
      <w:proofErr w:type="gramEnd"/>
      <w:r w:rsidR="009C416B">
        <w:rPr>
          <w:vertAlign w:val="superscript"/>
        </w:rPr>
        <w:t xml:space="preserve"> </w:t>
      </w:r>
      <w:r w:rsidR="00C7418F" w:rsidRPr="00EC3C82">
        <w:rPr>
          <w:sz w:val="20"/>
          <w:szCs w:val="20"/>
        </w:rPr>
        <w:t>This is a</w:t>
      </w:r>
      <w:r w:rsidR="00A031BF">
        <w:rPr>
          <w:sz w:val="20"/>
          <w:szCs w:val="20"/>
        </w:rPr>
        <w:t>n</w:t>
      </w:r>
      <w:r w:rsidR="00C7418F" w:rsidRPr="00EC3C82">
        <w:rPr>
          <w:sz w:val="20"/>
          <w:szCs w:val="20"/>
        </w:rPr>
        <w:t xml:space="preserve"> average based on the study design and the number of interviews that respondents will complete.  </w:t>
      </w:r>
      <w:r w:rsidR="001B3480" w:rsidRPr="00EC3C82">
        <w:rPr>
          <w:sz w:val="20"/>
          <w:szCs w:val="20"/>
        </w:rPr>
        <w:t>Two thirds of respondents will participate in two interviews. One third will participate in three interviews.</w:t>
      </w:r>
    </w:p>
    <w:p w:rsidR="00037998" w:rsidRPr="002E65F7" w:rsidRDefault="00037998" w:rsidP="00414C80"/>
    <w:p w:rsidR="004A5B18" w:rsidRPr="002E65F7" w:rsidRDefault="00E363C7" w:rsidP="004A5B18">
      <w:pPr>
        <w:rPr>
          <w:b/>
        </w:rPr>
      </w:pPr>
      <w:bookmarkStart w:id="50" w:name="OLE_LINK10"/>
      <w:bookmarkStart w:id="51" w:name="OLE_LINK11"/>
      <w:proofErr w:type="gramStart"/>
      <w:r>
        <w:rPr>
          <w:b/>
        </w:rPr>
        <w:t xml:space="preserve">Exhibit </w:t>
      </w:r>
      <w:r w:rsidR="004D4D02">
        <w:rPr>
          <w:b/>
        </w:rPr>
        <w:t>2</w:t>
      </w:r>
      <w:r w:rsidR="004A5B18" w:rsidRPr="002E65F7">
        <w:rPr>
          <w:b/>
        </w:rPr>
        <w:t>.</w:t>
      </w:r>
      <w:proofErr w:type="gramEnd"/>
      <w:r w:rsidR="004A5B18" w:rsidRPr="002E65F7">
        <w:rPr>
          <w:b/>
        </w:rPr>
        <w:t xml:space="preserve">  Estimated annualized cost burden</w:t>
      </w:r>
    </w:p>
    <w:tbl>
      <w:tblPr>
        <w:tblW w:w="0" w:type="auto"/>
        <w:tblInd w:w="108" w:type="dxa"/>
        <w:tblCellMar>
          <w:left w:w="0" w:type="dxa"/>
          <w:right w:w="0" w:type="dxa"/>
        </w:tblCellMar>
        <w:tblLook w:val="0000"/>
      </w:tblPr>
      <w:tblGrid>
        <w:gridCol w:w="3780"/>
        <w:gridCol w:w="1260"/>
        <w:gridCol w:w="1260"/>
        <w:gridCol w:w="1170"/>
        <w:gridCol w:w="990"/>
      </w:tblGrid>
      <w:tr w:rsidR="004A5B18" w:rsidRPr="002E65F7" w:rsidTr="00EA160A">
        <w:trPr>
          <w:cantSplit/>
          <w:tblHeader/>
        </w:trPr>
        <w:tc>
          <w:tcPr>
            <w:tcW w:w="378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4A5B18" w:rsidRPr="002E65F7" w:rsidRDefault="004A5B18" w:rsidP="00F132DA">
            <w:pPr>
              <w:jc w:val="center"/>
            </w:pPr>
            <w:r w:rsidRPr="002E65F7">
              <w:rPr>
                <w:color w:val="000000"/>
                <w:sz w:val="20"/>
                <w:szCs w:val="20"/>
              </w:rPr>
              <w:t>Form Name</w:t>
            </w:r>
          </w:p>
        </w:tc>
        <w:tc>
          <w:tcPr>
            <w:tcW w:w="126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A5B18" w:rsidRPr="002E65F7" w:rsidRDefault="004A5B18" w:rsidP="00F132DA">
            <w:pPr>
              <w:jc w:val="center"/>
            </w:pPr>
            <w:r>
              <w:rPr>
                <w:color w:val="000000"/>
                <w:sz w:val="20"/>
                <w:szCs w:val="20"/>
              </w:rPr>
              <w:t xml:space="preserve">Maximum </w:t>
            </w:r>
            <w:r w:rsidRPr="002E65F7">
              <w:rPr>
                <w:color w:val="000000"/>
                <w:sz w:val="20"/>
                <w:szCs w:val="20"/>
              </w:rPr>
              <w:t>Number of respondents</w:t>
            </w:r>
          </w:p>
        </w:tc>
        <w:tc>
          <w:tcPr>
            <w:tcW w:w="126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A5B18" w:rsidRPr="002E65F7" w:rsidRDefault="004A5B18" w:rsidP="00F132DA">
            <w:pPr>
              <w:jc w:val="center"/>
            </w:pPr>
            <w:r w:rsidRPr="002E65F7">
              <w:rPr>
                <w:color w:val="000000"/>
                <w:sz w:val="20"/>
                <w:szCs w:val="20"/>
              </w:rPr>
              <w:t>Total burden hours</w:t>
            </w:r>
          </w:p>
        </w:tc>
        <w:tc>
          <w:tcPr>
            <w:tcW w:w="117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A5B18" w:rsidRPr="002E65F7" w:rsidRDefault="004A5B18" w:rsidP="00F132DA">
            <w:pPr>
              <w:jc w:val="center"/>
            </w:pPr>
            <w:r w:rsidRPr="002E65F7">
              <w:rPr>
                <w:color w:val="000000"/>
                <w:sz w:val="20"/>
                <w:szCs w:val="20"/>
              </w:rPr>
              <w:t>Average hourly wage rate*</w:t>
            </w:r>
          </w:p>
        </w:tc>
        <w:tc>
          <w:tcPr>
            <w:tcW w:w="99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A5B18" w:rsidRPr="002E65F7" w:rsidRDefault="004A5B18" w:rsidP="00F132DA">
            <w:pPr>
              <w:jc w:val="center"/>
            </w:pPr>
            <w:r w:rsidRPr="002E65F7">
              <w:rPr>
                <w:color w:val="000000"/>
                <w:sz w:val="20"/>
                <w:szCs w:val="20"/>
              </w:rPr>
              <w:t>Total  cost burden</w:t>
            </w:r>
          </w:p>
        </w:tc>
      </w:tr>
      <w:tr w:rsidR="00082FA7" w:rsidRPr="002E65F7" w:rsidTr="00EA160A">
        <w:trPr>
          <w:cantSplit/>
        </w:trPr>
        <w:tc>
          <w:tcPr>
            <w:tcW w:w="378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082FA7" w:rsidRDefault="00082FA7" w:rsidP="00F132DA">
            <w:r w:rsidRPr="00082FA7">
              <w:t>Project orientation meeting</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082FA7" w:rsidRDefault="00B26E49" w:rsidP="00F132DA">
            <w:pPr>
              <w:jc w:val="center"/>
            </w:pPr>
            <w:r>
              <w:t>60</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082FA7" w:rsidRDefault="00B26E49" w:rsidP="00AA4712">
            <w:pPr>
              <w:jc w:val="center"/>
              <w:rPr>
                <w:color w:val="000000"/>
              </w:rPr>
            </w:pPr>
            <w:r>
              <w:rPr>
                <w:color w:val="000000"/>
              </w:rPr>
              <w:t>30</w:t>
            </w:r>
          </w:p>
        </w:tc>
        <w:tc>
          <w:tcPr>
            <w:tcW w:w="117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082FA7" w:rsidRDefault="00082FA7" w:rsidP="002765E4">
            <w:pPr>
              <w:jc w:val="center"/>
            </w:pPr>
            <w:r>
              <w:t>$</w:t>
            </w:r>
            <w:r w:rsidR="002765E4">
              <w:t>34.80</w:t>
            </w:r>
          </w:p>
        </w:tc>
        <w:tc>
          <w:tcPr>
            <w:tcW w:w="99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082FA7" w:rsidRDefault="00082FA7" w:rsidP="002765E4">
            <w:pPr>
              <w:jc w:val="center"/>
            </w:pPr>
            <w:r>
              <w:t>$</w:t>
            </w:r>
            <w:r w:rsidR="002765E4">
              <w:t>1,044</w:t>
            </w:r>
          </w:p>
        </w:tc>
      </w:tr>
      <w:bookmarkEnd w:id="50"/>
      <w:bookmarkEnd w:id="51"/>
      <w:tr w:rsidR="00A031BF" w:rsidRPr="002E65F7" w:rsidTr="00EA160A">
        <w:trPr>
          <w:cantSplit/>
        </w:trPr>
        <w:tc>
          <w:tcPr>
            <w:tcW w:w="378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F132DA">
            <w:r>
              <w:t>Staff Semi-Structured Interviews</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F132DA">
            <w:pPr>
              <w:jc w:val="center"/>
            </w:pPr>
            <w:r>
              <w:t>36</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1B6AF4" w:rsidP="00AA4712">
            <w:pPr>
              <w:jc w:val="center"/>
            </w:pPr>
            <w:r>
              <w:rPr>
                <w:color w:val="000000"/>
              </w:rPr>
              <w:t>84</w:t>
            </w:r>
          </w:p>
        </w:tc>
        <w:tc>
          <w:tcPr>
            <w:tcW w:w="117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9E53B1">
            <w:pPr>
              <w:jc w:val="center"/>
            </w:pPr>
            <w:r>
              <w:t>$32.03</w:t>
            </w:r>
          </w:p>
        </w:tc>
        <w:tc>
          <w:tcPr>
            <w:tcW w:w="99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AA4712">
            <w:pPr>
              <w:jc w:val="center"/>
            </w:pPr>
            <w:r>
              <w:t>$2,6</w:t>
            </w:r>
            <w:r w:rsidR="00AA4712">
              <w:t>91</w:t>
            </w:r>
          </w:p>
        </w:tc>
      </w:tr>
      <w:tr w:rsidR="00A031BF" w:rsidRPr="002E65F7" w:rsidTr="00EA160A">
        <w:trPr>
          <w:cantSplit/>
        </w:trPr>
        <w:tc>
          <w:tcPr>
            <w:tcW w:w="378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031BF" w:rsidRDefault="00A031BF" w:rsidP="00F132DA">
            <w:r>
              <w:lastRenderedPageBreak/>
              <w:t>Technology Acceptance Model Survey</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F132DA">
            <w:pPr>
              <w:jc w:val="center"/>
            </w:pPr>
            <w:r>
              <w:t>36</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1B6AF4" w:rsidP="00AA4712">
            <w:pPr>
              <w:jc w:val="center"/>
            </w:pPr>
            <w:r>
              <w:rPr>
                <w:color w:val="000000"/>
              </w:rPr>
              <w:t>42</w:t>
            </w:r>
          </w:p>
        </w:tc>
        <w:tc>
          <w:tcPr>
            <w:tcW w:w="117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F132DA">
            <w:pPr>
              <w:jc w:val="center"/>
            </w:pPr>
            <w:r>
              <w:t>$32.03</w:t>
            </w:r>
          </w:p>
        </w:tc>
        <w:tc>
          <w:tcPr>
            <w:tcW w:w="99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AA4712">
            <w:pPr>
              <w:jc w:val="center"/>
            </w:pPr>
            <w:r>
              <w:t>$1,34</w:t>
            </w:r>
            <w:r w:rsidR="00AA4712">
              <w:t>5</w:t>
            </w:r>
            <w:r>
              <w:t xml:space="preserve"> </w:t>
            </w:r>
          </w:p>
        </w:tc>
      </w:tr>
      <w:tr w:rsidR="00A031BF" w:rsidRPr="002E65F7" w:rsidTr="00EA160A">
        <w:trPr>
          <w:cantSplit/>
        </w:trPr>
        <w:tc>
          <w:tcPr>
            <w:tcW w:w="378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F132DA">
            <w:r>
              <w:t>Patient Semi-Structured Interviews</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2B76E3" w:rsidP="00F132DA">
            <w:pPr>
              <w:jc w:val="center"/>
            </w:pPr>
            <w:r>
              <w:t>64</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095637">
            <w:pPr>
              <w:jc w:val="center"/>
            </w:pPr>
            <w:r>
              <w:rPr>
                <w:color w:val="000000"/>
              </w:rPr>
              <w:t>64</w:t>
            </w:r>
          </w:p>
        </w:tc>
        <w:tc>
          <w:tcPr>
            <w:tcW w:w="117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9E53B1">
            <w:pPr>
              <w:jc w:val="center"/>
            </w:pPr>
            <w:r>
              <w:t>$16.57</w:t>
            </w:r>
          </w:p>
        </w:tc>
        <w:tc>
          <w:tcPr>
            <w:tcW w:w="99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AA4712">
            <w:pPr>
              <w:jc w:val="center"/>
            </w:pPr>
            <w:r w:rsidRPr="00A031BF">
              <w:t>$1,060</w:t>
            </w:r>
          </w:p>
        </w:tc>
      </w:tr>
      <w:tr w:rsidR="00A031BF" w:rsidRPr="002E65F7" w:rsidTr="00EA160A">
        <w:trPr>
          <w:cantSplit/>
        </w:trPr>
        <w:tc>
          <w:tcPr>
            <w:tcW w:w="378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031BF" w:rsidRDefault="00A031BF" w:rsidP="00F132DA">
            <w:r>
              <w:t>Patient Activation Measures Survey</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2B76E3" w:rsidP="00F132DA">
            <w:pPr>
              <w:jc w:val="center"/>
            </w:pPr>
            <w:r>
              <w:t>64</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1B6AF4" w:rsidP="00AA4712">
            <w:pPr>
              <w:jc w:val="center"/>
            </w:pPr>
            <w:r>
              <w:rPr>
                <w:color w:val="000000"/>
              </w:rPr>
              <w:t>13</w:t>
            </w:r>
          </w:p>
        </w:tc>
        <w:tc>
          <w:tcPr>
            <w:tcW w:w="117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F132DA">
            <w:pPr>
              <w:jc w:val="center"/>
            </w:pPr>
            <w:r>
              <w:t>$16.57</w:t>
            </w:r>
          </w:p>
        </w:tc>
        <w:tc>
          <w:tcPr>
            <w:tcW w:w="99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F132DA">
            <w:pPr>
              <w:jc w:val="center"/>
            </w:pPr>
            <w:r>
              <w:t>$21</w:t>
            </w:r>
            <w:r w:rsidR="00AA4712">
              <w:t>5</w:t>
            </w:r>
          </w:p>
        </w:tc>
      </w:tr>
      <w:tr w:rsidR="00A031BF" w:rsidRPr="002E65F7" w:rsidTr="00EA160A">
        <w:trPr>
          <w:cantSplit/>
        </w:trPr>
        <w:tc>
          <w:tcPr>
            <w:tcW w:w="378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031BF" w:rsidRDefault="00A031BF" w:rsidP="00F132DA">
            <w:r>
              <w:t>Summary of Diabetes Self Care Activities Survey</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2B76E3" w:rsidP="00F132DA">
            <w:pPr>
              <w:jc w:val="center"/>
            </w:pPr>
            <w:r>
              <w:t>64</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1B6AF4" w:rsidP="00095637">
            <w:pPr>
              <w:jc w:val="center"/>
            </w:pPr>
            <w:r>
              <w:rPr>
                <w:color w:val="000000"/>
              </w:rPr>
              <w:t>19</w:t>
            </w:r>
          </w:p>
        </w:tc>
        <w:tc>
          <w:tcPr>
            <w:tcW w:w="117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F132DA">
            <w:pPr>
              <w:jc w:val="center"/>
            </w:pPr>
            <w:r>
              <w:t>$16.57</w:t>
            </w:r>
          </w:p>
        </w:tc>
        <w:tc>
          <w:tcPr>
            <w:tcW w:w="99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A031BF" w:rsidP="00F132DA">
            <w:pPr>
              <w:jc w:val="center"/>
            </w:pPr>
            <w:r>
              <w:t>$31</w:t>
            </w:r>
            <w:r w:rsidR="00AA4712">
              <w:t>5</w:t>
            </w:r>
          </w:p>
        </w:tc>
      </w:tr>
      <w:tr w:rsidR="00A031BF" w:rsidRPr="002E65F7" w:rsidTr="00EA160A">
        <w:trPr>
          <w:cantSplit/>
        </w:trPr>
        <w:tc>
          <w:tcPr>
            <w:tcW w:w="378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A031BF" w:rsidRDefault="00A031BF" w:rsidP="00F132DA"/>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Default="00B26E49" w:rsidP="00B26E49">
            <w:pPr>
              <w:jc w:val="center"/>
            </w:pPr>
            <w:r>
              <w:t>324</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bottom"/>
          </w:tcPr>
          <w:p w:rsidR="00A031BF" w:rsidRPr="002E65F7" w:rsidRDefault="00B26E49" w:rsidP="00B26E49">
            <w:pPr>
              <w:jc w:val="center"/>
            </w:pPr>
            <w:r>
              <w:rPr>
                <w:color w:val="000000"/>
              </w:rPr>
              <w:t>252</w:t>
            </w:r>
          </w:p>
        </w:tc>
        <w:tc>
          <w:tcPr>
            <w:tcW w:w="117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2E65F7" w:rsidRDefault="00061EA6" w:rsidP="00F132DA">
            <w:pPr>
              <w:jc w:val="center"/>
            </w:pPr>
            <w:proofErr w:type="spellStart"/>
            <w:r>
              <w:t>na</w:t>
            </w:r>
            <w:proofErr w:type="spellEnd"/>
          </w:p>
        </w:tc>
        <w:tc>
          <w:tcPr>
            <w:tcW w:w="99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A031BF" w:rsidRPr="008E3A17" w:rsidRDefault="00A031BF" w:rsidP="00596331">
            <w:pPr>
              <w:jc w:val="center"/>
              <w:rPr>
                <w:color w:val="000000"/>
              </w:rPr>
            </w:pPr>
            <w:r>
              <w:t>$</w:t>
            </w:r>
            <w:r w:rsidR="00082FA7">
              <w:t>6,</w:t>
            </w:r>
            <w:r w:rsidR="002765E4">
              <w:t>67</w:t>
            </w:r>
            <w:r w:rsidR="00596331">
              <w:t>0</w:t>
            </w:r>
          </w:p>
        </w:tc>
      </w:tr>
    </w:tbl>
    <w:p w:rsidR="003C60BD" w:rsidRPr="002E65F7" w:rsidRDefault="00520CE0" w:rsidP="002765E4">
      <w:r w:rsidRPr="002E65F7">
        <w:rPr>
          <w:color w:val="000000"/>
          <w:sz w:val="20"/>
          <w:szCs w:val="20"/>
        </w:rPr>
        <w:t>*</w:t>
      </w:r>
      <w:r w:rsidR="008E3A17">
        <w:rPr>
          <w:color w:val="000000"/>
          <w:sz w:val="20"/>
          <w:szCs w:val="20"/>
        </w:rPr>
        <w:t xml:space="preserve"> </w:t>
      </w:r>
      <w:r w:rsidR="003C60BD" w:rsidRPr="002E65F7">
        <w:rPr>
          <w:color w:val="000000"/>
          <w:sz w:val="20"/>
          <w:szCs w:val="20"/>
        </w:rPr>
        <w:t xml:space="preserve">Based upon the mean of the average wages, National Compensation Survey: Occupational wages in the United States </w:t>
      </w:r>
      <w:r w:rsidR="00DF4F6F" w:rsidRPr="002E65F7">
        <w:rPr>
          <w:color w:val="000000"/>
          <w:sz w:val="20"/>
          <w:szCs w:val="20"/>
        </w:rPr>
        <w:t xml:space="preserve">May </w:t>
      </w:r>
      <w:r w:rsidR="008E3A17">
        <w:rPr>
          <w:color w:val="000000"/>
          <w:sz w:val="20"/>
          <w:szCs w:val="20"/>
        </w:rPr>
        <w:t>2011</w:t>
      </w:r>
      <w:r w:rsidR="003C60BD" w:rsidRPr="002E65F7">
        <w:rPr>
          <w:color w:val="000000"/>
          <w:sz w:val="20"/>
          <w:szCs w:val="20"/>
        </w:rPr>
        <w:t xml:space="preserve">, “U.S. Department of Labor, </w:t>
      </w:r>
      <w:proofErr w:type="gramStart"/>
      <w:r w:rsidR="003C60BD" w:rsidRPr="002E65F7">
        <w:rPr>
          <w:color w:val="000000"/>
          <w:sz w:val="20"/>
          <w:szCs w:val="20"/>
        </w:rPr>
        <w:t>Bureau</w:t>
      </w:r>
      <w:proofErr w:type="gramEnd"/>
      <w:r w:rsidR="003C60BD" w:rsidRPr="002E65F7">
        <w:rPr>
          <w:color w:val="000000"/>
          <w:sz w:val="20"/>
          <w:szCs w:val="20"/>
        </w:rPr>
        <w:t xml:space="preserve"> of Labor Statistics.”</w:t>
      </w:r>
      <w:r w:rsidR="002765E4">
        <w:rPr>
          <w:color w:val="000000"/>
          <w:sz w:val="20"/>
          <w:szCs w:val="20"/>
        </w:rPr>
        <w:t xml:space="preserve"> For the project orientation meeting, the hourly rate is a weighted average of</w:t>
      </w:r>
      <w:r w:rsidR="00095637">
        <w:rPr>
          <w:color w:val="000000"/>
          <w:sz w:val="20"/>
          <w:szCs w:val="20"/>
        </w:rPr>
        <w:t xml:space="preserve"> </w:t>
      </w:r>
      <w:r w:rsidR="002765E4">
        <w:rPr>
          <w:color w:val="000000"/>
          <w:sz w:val="20"/>
          <w:szCs w:val="20"/>
        </w:rPr>
        <w:t>two physicians or surgeons, all other ($88.78), two registered nurses ($33.32), two licensed practical nurses ($19.79), two medical assistants ($13.99), one health care support worker other ($14.80), and one health care practitioners and technician other ($21.61).</w:t>
      </w:r>
      <w:r w:rsidR="003340E3">
        <w:rPr>
          <w:color w:val="000000"/>
          <w:sz w:val="20"/>
          <w:szCs w:val="20"/>
        </w:rPr>
        <w:t xml:space="preserve"> </w:t>
      </w:r>
      <w:r w:rsidR="00095637">
        <w:rPr>
          <w:color w:val="000000"/>
          <w:sz w:val="20"/>
          <w:szCs w:val="20"/>
        </w:rPr>
        <w:t>For the interviews and surveys with clinic staff, hourly wage is an average including one physician or surgeon, all other</w:t>
      </w:r>
      <w:r w:rsidR="001B6AF4">
        <w:rPr>
          <w:color w:val="000000"/>
          <w:sz w:val="20"/>
          <w:szCs w:val="20"/>
        </w:rPr>
        <w:t xml:space="preserve"> ($88.78)</w:t>
      </w:r>
      <w:r w:rsidR="00095637">
        <w:rPr>
          <w:color w:val="000000"/>
          <w:sz w:val="20"/>
          <w:szCs w:val="20"/>
        </w:rPr>
        <w:t>, one registered nurse</w:t>
      </w:r>
      <w:r w:rsidR="001B6AF4">
        <w:rPr>
          <w:color w:val="000000"/>
          <w:sz w:val="20"/>
          <w:szCs w:val="20"/>
        </w:rPr>
        <w:t xml:space="preserve"> ($33.32)</w:t>
      </w:r>
      <w:r w:rsidR="00095637">
        <w:rPr>
          <w:color w:val="000000"/>
          <w:sz w:val="20"/>
          <w:szCs w:val="20"/>
        </w:rPr>
        <w:t>, one licensed practical nurse</w:t>
      </w:r>
      <w:r w:rsidR="001B6AF4">
        <w:rPr>
          <w:color w:val="000000"/>
          <w:sz w:val="20"/>
          <w:szCs w:val="20"/>
        </w:rPr>
        <w:t xml:space="preserve"> ($19.79)</w:t>
      </w:r>
      <w:r w:rsidR="00095637">
        <w:rPr>
          <w:color w:val="000000"/>
          <w:sz w:val="20"/>
          <w:szCs w:val="20"/>
        </w:rPr>
        <w:t>, one medical assistant</w:t>
      </w:r>
      <w:r w:rsidR="001B6AF4">
        <w:rPr>
          <w:color w:val="000000"/>
          <w:sz w:val="20"/>
          <w:szCs w:val="20"/>
        </w:rPr>
        <w:t xml:space="preserve"> ($13.99)</w:t>
      </w:r>
      <w:r w:rsidR="00095637">
        <w:rPr>
          <w:color w:val="000000"/>
          <w:sz w:val="20"/>
          <w:szCs w:val="20"/>
        </w:rPr>
        <w:t>, one health care support worker other</w:t>
      </w:r>
      <w:r w:rsidR="001B6AF4">
        <w:rPr>
          <w:color w:val="000000"/>
          <w:sz w:val="20"/>
          <w:szCs w:val="20"/>
        </w:rPr>
        <w:t xml:space="preserve"> ($14.80)</w:t>
      </w:r>
      <w:r w:rsidR="00095637">
        <w:rPr>
          <w:color w:val="000000"/>
          <w:sz w:val="20"/>
          <w:szCs w:val="20"/>
        </w:rPr>
        <w:t>, and one health care practitioners and technician other</w:t>
      </w:r>
      <w:r w:rsidR="001B6AF4">
        <w:rPr>
          <w:color w:val="000000"/>
          <w:sz w:val="20"/>
          <w:szCs w:val="20"/>
        </w:rPr>
        <w:t xml:space="preserve"> ($21.61)</w:t>
      </w:r>
      <w:r w:rsidR="00095637">
        <w:rPr>
          <w:color w:val="000000"/>
          <w:sz w:val="20"/>
          <w:szCs w:val="20"/>
        </w:rPr>
        <w:t>. For patient interviews and surveys, median U.S. hourly wage was used.</w:t>
      </w:r>
    </w:p>
    <w:p w:rsidR="00CD2490" w:rsidRPr="00A031BF" w:rsidRDefault="00CD2490" w:rsidP="00CD2490">
      <w:pPr>
        <w:rPr>
          <w:sz w:val="20"/>
          <w:szCs w:val="20"/>
        </w:rPr>
      </w:pPr>
    </w:p>
    <w:p w:rsidR="009B633D" w:rsidRPr="007F0697" w:rsidRDefault="00257796" w:rsidP="009B633D">
      <w:pPr>
        <w:pStyle w:val="Heading2"/>
      </w:pPr>
      <w:bookmarkStart w:id="52" w:name="_Toc151782188"/>
      <w:bookmarkStart w:id="53" w:name="_Toc158526228"/>
      <w:bookmarkStart w:id="54" w:name="_Toc333859344"/>
      <w:r w:rsidRPr="00257796">
        <w:t>13. Estimates of Annualized Respondent Capital and Maintenance Costs</w:t>
      </w:r>
      <w:bookmarkEnd w:id="52"/>
      <w:bookmarkEnd w:id="53"/>
      <w:bookmarkEnd w:id="54"/>
    </w:p>
    <w:p w:rsidR="00E14FC3" w:rsidRPr="002E65F7" w:rsidRDefault="00C205C8" w:rsidP="00C205C8">
      <w:pPr>
        <w:spacing w:before="120"/>
      </w:pPr>
      <w:r w:rsidRPr="002E65F7">
        <w:t>T</w:t>
      </w:r>
      <w:r w:rsidR="0080612B" w:rsidRPr="002E65F7">
        <w:t>here are no direct costs to respondents other than their time to participate in the study.</w:t>
      </w:r>
    </w:p>
    <w:p w:rsidR="009B633D" w:rsidRPr="007F0697" w:rsidRDefault="00257796" w:rsidP="009B633D">
      <w:pPr>
        <w:pStyle w:val="Heading2"/>
      </w:pPr>
      <w:bookmarkStart w:id="55" w:name="_Toc58725299"/>
      <w:bookmarkStart w:id="56" w:name="_Toc151782189"/>
      <w:bookmarkStart w:id="57" w:name="_Toc158526229"/>
      <w:bookmarkStart w:id="58" w:name="_Toc333859345"/>
      <w:r w:rsidRPr="00257796">
        <w:t>14. Estimates of Annualized Cost to the Government</w:t>
      </w:r>
      <w:bookmarkEnd w:id="55"/>
      <w:bookmarkEnd w:id="56"/>
      <w:bookmarkEnd w:id="57"/>
      <w:bookmarkEnd w:id="58"/>
    </w:p>
    <w:p w:rsidR="00456CA0" w:rsidRPr="002E65F7" w:rsidRDefault="00456CA0" w:rsidP="00456CA0">
      <w:pPr>
        <w:spacing w:before="100" w:beforeAutospacing="1" w:after="100" w:afterAutospacing="1"/>
      </w:pPr>
      <w:bookmarkStart w:id="59" w:name="_Toc151782190"/>
      <w:bookmarkStart w:id="60" w:name="_Toc158526230"/>
      <w:r w:rsidRPr="002E65F7">
        <w:t>The total cost of this study is $799,</w:t>
      </w:r>
      <w:r w:rsidR="00F1662A" w:rsidRPr="002E65F7">
        <w:t>929</w:t>
      </w:r>
      <w:r w:rsidRPr="002E65F7">
        <w:t xml:space="preserve"> over a 36-month time period for an annualized cost </w:t>
      </w:r>
      <w:r w:rsidR="00F1662A" w:rsidRPr="002E65F7">
        <w:t>of $266,643</w:t>
      </w:r>
      <w:r w:rsidR="003340E3">
        <w:t xml:space="preserve">. </w:t>
      </w:r>
      <w:r w:rsidR="00E363C7">
        <w:t xml:space="preserve">Exhibit </w:t>
      </w:r>
      <w:r w:rsidR="00095637">
        <w:t>3</w:t>
      </w:r>
      <w:r w:rsidR="00B10B82" w:rsidRPr="00B10B82">
        <w:t xml:space="preserve"> provides a breakdown of the estimated total and average annual costs by category.</w:t>
      </w:r>
    </w:p>
    <w:p w:rsidR="00012FB9" w:rsidRPr="002E65F7" w:rsidRDefault="00E363C7" w:rsidP="00012FB9">
      <w:proofErr w:type="gramStart"/>
      <w:r>
        <w:rPr>
          <w:b/>
          <w:bCs/>
          <w:color w:val="000000"/>
        </w:rPr>
        <w:t xml:space="preserve">Exhibit </w:t>
      </w:r>
      <w:r w:rsidR="00095637">
        <w:rPr>
          <w:b/>
          <w:bCs/>
          <w:color w:val="000000"/>
        </w:rPr>
        <w:t>3</w:t>
      </w:r>
      <w:r w:rsidR="00012FB9" w:rsidRPr="002E65F7">
        <w:rPr>
          <w:b/>
          <w:bCs/>
          <w:color w:val="000000"/>
        </w:rPr>
        <w:t>.</w:t>
      </w:r>
      <w:proofErr w:type="gramEnd"/>
      <w:r w:rsidR="00012FB9" w:rsidRPr="002E65F7">
        <w:rPr>
          <w:b/>
          <w:bCs/>
          <w:color w:val="000000"/>
        </w:rPr>
        <w:t>  Estimated</w:t>
      </w:r>
      <w:r w:rsidR="00FD1D9C" w:rsidRPr="002E65F7">
        <w:rPr>
          <w:b/>
          <w:bCs/>
          <w:color w:val="000000"/>
        </w:rPr>
        <w:t xml:space="preserve"> Total and Annualized</w:t>
      </w:r>
      <w:r w:rsidR="00012FB9" w:rsidRPr="002E65F7">
        <w:rPr>
          <w:b/>
          <w:bCs/>
          <w:color w:val="000000"/>
        </w:rPr>
        <w:t xml:space="preserve"> Cost</w:t>
      </w:r>
      <w:r w:rsidR="00DA512B" w:rsidRPr="002E65F7">
        <w:rPr>
          <w:b/>
          <w:bCs/>
          <w:color w:val="000000"/>
        </w:rPr>
        <w:t>*</w:t>
      </w:r>
    </w:p>
    <w:tbl>
      <w:tblPr>
        <w:tblW w:w="0" w:type="auto"/>
        <w:tblInd w:w="108" w:type="dxa"/>
        <w:tblLayout w:type="fixed"/>
        <w:tblCellMar>
          <w:left w:w="0" w:type="dxa"/>
          <w:right w:w="0" w:type="dxa"/>
        </w:tblCellMar>
        <w:tblLook w:val="0000"/>
      </w:tblPr>
      <w:tblGrid>
        <w:gridCol w:w="4050"/>
        <w:gridCol w:w="1170"/>
        <w:gridCol w:w="1440"/>
      </w:tblGrid>
      <w:tr w:rsidR="00012FB9" w:rsidRPr="002E65F7" w:rsidTr="00F16E22">
        <w:trPr>
          <w:cantSplit/>
          <w:tblHeader/>
        </w:trPr>
        <w:tc>
          <w:tcPr>
            <w:tcW w:w="405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bottom"/>
          </w:tcPr>
          <w:p w:rsidR="00012FB9" w:rsidRPr="002E65F7" w:rsidRDefault="00012FB9" w:rsidP="00012FB9">
            <w:pPr>
              <w:rPr>
                <w:b/>
              </w:rPr>
            </w:pPr>
            <w:r w:rsidRPr="002E65F7">
              <w:rPr>
                <w:b/>
                <w:color w:val="000000"/>
              </w:rPr>
              <w:t xml:space="preserve">Cost Component </w:t>
            </w:r>
          </w:p>
        </w:tc>
        <w:tc>
          <w:tcPr>
            <w:tcW w:w="117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012FB9" w:rsidRPr="002E65F7" w:rsidRDefault="00012FB9" w:rsidP="001A28C0">
            <w:pPr>
              <w:jc w:val="center"/>
              <w:rPr>
                <w:b/>
              </w:rPr>
            </w:pPr>
            <w:r w:rsidRPr="002E65F7">
              <w:rPr>
                <w:b/>
              </w:rPr>
              <w:t>Total Cost</w:t>
            </w:r>
          </w:p>
        </w:tc>
        <w:tc>
          <w:tcPr>
            <w:tcW w:w="144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012FB9" w:rsidRPr="002E65F7" w:rsidRDefault="00012FB9" w:rsidP="001A28C0">
            <w:pPr>
              <w:jc w:val="center"/>
              <w:rPr>
                <w:b/>
              </w:rPr>
            </w:pPr>
            <w:r w:rsidRPr="002E65F7">
              <w:rPr>
                <w:b/>
              </w:rPr>
              <w:t>Annualized Cost</w:t>
            </w:r>
          </w:p>
        </w:tc>
      </w:tr>
      <w:tr w:rsidR="00012FB9" w:rsidRPr="002E65F7" w:rsidTr="00F16E22">
        <w:trPr>
          <w:cantSplit/>
        </w:trPr>
        <w:tc>
          <w:tcPr>
            <w:tcW w:w="405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012FB9" w:rsidRPr="002E65F7" w:rsidRDefault="00456CA0" w:rsidP="001A28C0">
            <w:r w:rsidRPr="002E65F7">
              <w:t>Development of Research Plan</w:t>
            </w:r>
          </w:p>
        </w:tc>
        <w:tc>
          <w:tcPr>
            <w:tcW w:w="117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012FB9" w:rsidRPr="002E65F7" w:rsidRDefault="000613C0" w:rsidP="00491DCF">
            <w:pPr>
              <w:jc w:val="right"/>
            </w:pPr>
            <w:r w:rsidRPr="000613C0">
              <w:rPr>
                <w:color w:val="000000"/>
              </w:rPr>
              <w:t>$32,520</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012FB9" w:rsidRPr="002E65F7" w:rsidRDefault="000613C0" w:rsidP="00491DCF">
            <w:pPr>
              <w:jc w:val="right"/>
            </w:pPr>
            <w:r w:rsidRPr="000613C0">
              <w:rPr>
                <w:color w:val="000000"/>
              </w:rPr>
              <w:t>$10,840</w:t>
            </w:r>
          </w:p>
        </w:tc>
      </w:tr>
      <w:tr w:rsidR="006D1C5E" w:rsidRPr="002E65F7" w:rsidTr="00F16E22">
        <w:trPr>
          <w:cantSplit/>
        </w:trPr>
        <w:tc>
          <w:tcPr>
            <w:tcW w:w="405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6D1C5E" w:rsidRPr="002E65F7" w:rsidRDefault="00456CA0" w:rsidP="001A28C0">
            <w:r w:rsidRPr="002E65F7">
              <w:t>Development of Analysis Plan</w:t>
            </w:r>
          </w:p>
        </w:tc>
        <w:tc>
          <w:tcPr>
            <w:tcW w:w="117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6D1C5E" w:rsidRPr="002E65F7" w:rsidRDefault="000613C0" w:rsidP="00491DCF">
            <w:pPr>
              <w:jc w:val="right"/>
            </w:pPr>
            <w:r w:rsidRPr="000613C0">
              <w:rPr>
                <w:color w:val="000000"/>
              </w:rPr>
              <w:t>$24,028</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6D1C5E" w:rsidRPr="002E65F7" w:rsidRDefault="000613C0" w:rsidP="00491DCF">
            <w:pPr>
              <w:jc w:val="right"/>
            </w:pPr>
            <w:r w:rsidRPr="000613C0">
              <w:rPr>
                <w:color w:val="000000"/>
              </w:rPr>
              <w:t>$8,009</w:t>
            </w:r>
          </w:p>
        </w:tc>
      </w:tr>
      <w:tr w:rsidR="006D1C5E" w:rsidRPr="002E65F7" w:rsidTr="00F16E22">
        <w:trPr>
          <w:cantSplit/>
        </w:trPr>
        <w:tc>
          <w:tcPr>
            <w:tcW w:w="405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456CA0" w:rsidRPr="002E65F7" w:rsidRDefault="00456CA0" w:rsidP="001A28C0">
            <w:r w:rsidRPr="002E65F7">
              <w:t>Compliance with PRA Requirements</w:t>
            </w:r>
          </w:p>
        </w:tc>
        <w:tc>
          <w:tcPr>
            <w:tcW w:w="117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6D1C5E" w:rsidRPr="002E65F7" w:rsidRDefault="000613C0" w:rsidP="00491DCF">
            <w:pPr>
              <w:jc w:val="right"/>
            </w:pPr>
            <w:r w:rsidRPr="000613C0">
              <w:rPr>
                <w:color w:val="000000"/>
              </w:rPr>
              <w:t>$21,252</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6D1C5E" w:rsidRPr="002E65F7" w:rsidRDefault="000613C0" w:rsidP="00491DCF">
            <w:pPr>
              <w:jc w:val="right"/>
            </w:pPr>
            <w:r w:rsidRPr="000613C0">
              <w:rPr>
                <w:color w:val="000000"/>
              </w:rPr>
              <w:t>$7,084</w:t>
            </w:r>
          </w:p>
        </w:tc>
      </w:tr>
      <w:tr w:rsidR="006D1C5E" w:rsidRPr="002E65F7" w:rsidTr="00F16E22">
        <w:trPr>
          <w:cantSplit/>
        </w:trPr>
        <w:tc>
          <w:tcPr>
            <w:tcW w:w="405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6D1C5E" w:rsidRPr="002E65F7" w:rsidRDefault="00456CA0" w:rsidP="001A28C0">
            <w:r w:rsidRPr="002E65F7">
              <w:t>Conduct Research Study</w:t>
            </w:r>
          </w:p>
        </w:tc>
        <w:tc>
          <w:tcPr>
            <w:tcW w:w="117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6D1C5E" w:rsidRPr="002E65F7" w:rsidRDefault="000613C0" w:rsidP="00491DCF">
            <w:pPr>
              <w:jc w:val="right"/>
            </w:pPr>
            <w:r w:rsidRPr="000613C0">
              <w:rPr>
                <w:color w:val="000000"/>
              </w:rPr>
              <w:t>$271,916</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6D1C5E" w:rsidRPr="002E65F7" w:rsidRDefault="000613C0" w:rsidP="00491DCF">
            <w:pPr>
              <w:jc w:val="right"/>
            </w:pPr>
            <w:r w:rsidRPr="000613C0">
              <w:rPr>
                <w:color w:val="000000"/>
              </w:rPr>
              <w:t>$90,639</w:t>
            </w:r>
          </w:p>
        </w:tc>
      </w:tr>
      <w:tr w:rsidR="00F16E22" w:rsidRPr="002E65F7" w:rsidTr="00F16E22">
        <w:trPr>
          <w:cantSplit/>
        </w:trPr>
        <w:tc>
          <w:tcPr>
            <w:tcW w:w="405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D578FC">
            <w:r w:rsidRPr="002E65F7">
              <w:t>Conduct Data Analysis</w:t>
            </w:r>
          </w:p>
        </w:tc>
        <w:tc>
          <w:tcPr>
            <w:tcW w:w="117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D578FC">
            <w:pPr>
              <w:jc w:val="right"/>
            </w:pPr>
            <w:r w:rsidRPr="000613C0">
              <w:rPr>
                <w:color w:val="000000"/>
              </w:rPr>
              <w:t>$279,009</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0613C0" w:rsidRDefault="00F16E22" w:rsidP="00491DCF">
            <w:pPr>
              <w:jc w:val="right"/>
              <w:rPr>
                <w:color w:val="000000"/>
              </w:rPr>
            </w:pPr>
            <w:r>
              <w:rPr>
                <w:color w:val="000000"/>
              </w:rPr>
              <w:t>$93,003</w:t>
            </w:r>
          </w:p>
        </w:tc>
      </w:tr>
      <w:tr w:rsidR="00F16E22" w:rsidRPr="002E65F7" w:rsidTr="00F16E22">
        <w:trPr>
          <w:cantSplit/>
        </w:trPr>
        <w:tc>
          <w:tcPr>
            <w:tcW w:w="405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1A28C0">
            <w:r w:rsidRPr="002E65F7">
              <w:t>Develop Final Report of Findings</w:t>
            </w:r>
          </w:p>
        </w:tc>
        <w:tc>
          <w:tcPr>
            <w:tcW w:w="117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491DCF">
            <w:pPr>
              <w:jc w:val="right"/>
            </w:pPr>
            <w:r w:rsidRPr="000613C0">
              <w:rPr>
                <w:color w:val="000000"/>
              </w:rPr>
              <w:t>$62,237</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491DCF">
            <w:pPr>
              <w:jc w:val="right"/>
            </w:pPr>
            <w:r w:rsidRPr="000613C0">
              <w:rPr>
                <w:color w:val="000000"/>
              </w:rPr>
              <w:t>$20,746</w:t>
            </w:r>
          </w:p>
        </w:tc>
      </w:tr>
      <w:tr w:rsidR="00F16E22" w:rsidRPr="002E65F7" w:rsidTr="00F16E22">
        <w:trPr>
          <w:cantSplit/>
        </w:trPr>
        <w:tc>
          <w:tcPr>
            <w:tcW w:w="405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1A28C0">
            <w:r w:rsidRPr="002E65F7">
              <w:t>Develop Presentation of Findings</w:t>
            </w:r>
          </w:p>
        </w:tc>
        <w:tc>
          <w:tcPr>
            <w:tcW w:w="117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491DCF">
            <w:pPr>
              <w:jc w:val="right"/>
            </w:pPr>
            <w:r w:rsidRPr="000613C0">
              <w:rPr>
                <w:color w:val="000000"/>
              </w:rPr>
              <w:t>$28,670</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491DCF">
            <w:pPr>
              <w:jc w:val="right"/>
            </w:pPr>
            <w:r w:rsidRPr="000613C0">
              <w:rPr>
                <w:color w:val="000000"/>
              </w:rPr>
              <w:t>$9,557</w:t>
            </w:r>
          </w:p>
        </w:tc>
      </w:tr>
      <w:tr w:rsidR="00F16E22" w:rsidRPr="002E65F7" w:rsidTr="00F16E22">
        <w:trPr>
          <w:cantSplit/>
        </w:trPr>
        <w:tc>
          <w:tcPr>
            <w:tcW w:w="405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1A28C0">
            <w:r w:rsidRPr="002E65F7">
              <w:t>Project Administration</w:t>
            </w:r>
          </w:p>
        </w:tc>
        <w:tc>
          <w:tcPr>
            <w:tcW w:w="117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491DCF">
            <w:pPr>
              <w:jc w:val="right"/>
            </w:pPr>
            <w:r w:rsidRPr="000613C0">
              <w:rPr>
                <w:color w:val="000000"/>
              </w:rPr>
              <w:t>$58,976</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491DCF">
            <w:pPr>
              <w:jc w:val="right"/>
            </w:pPr>
            <w:r w:rsidRPr="000613C0">
              <w:rPr>
                <w:color w:val="000000"/>
              </w:rPr>
              <w:t>$19,659</w:t>
            </w:r>
          </w:p>
        </w:tc>
      </w:tr>
      <w:tr w:rsidR="00F16E22" w:rsidRPr="002E65F7" w:rsidTr="00F16E22">
        <w:trPr>
          <w:cantSplit/>
        </w:trPr>
        <w:tc>
          <w:tcPr>
            <w:tcW w:w="405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1A28C0">
            <w:r w:rsidRPr="002E65F7">
              <w:t>Coordination with Other AHRQ Offices and Contractors</w:t>
            </w:r>
          </w:p>
        </w:tc>
        <w:tc>
          <w:tcPr>
            <w:tcW w:w="117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491DCF">
            <w:pPr>
              <w:jc w:val="right"/>
            </w:pPr>
            <w:r w:rsidRPr="000613C0">
              <w:rPr>
                <w:color w:val="000000"/>
              </w:rPr>
              <w:t>$15,195</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491DCF">
            <w:pPr>
              <w:jc w:val="right"/>
            </w:pPr>
            <w:r w:rsidRPr="000613C0">
              <w:rPr>
                <w:color w:val="000000"/>
              </w:rPr>
              <w:t>$5,065</w:t>
            </w:r>
          </w:p>
        </w:tc>
      </w:tr>
      <w:tr w:rsidR="00F16E22" w:rsidRPr="002E65F7" w:rsidTr="00F16E22">
        <w:trPr>
          <w:cantSplit/>
        </w:trPr>
        <w:tc>
          <w:tcPr>
            <w:tcW w:w="405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1A28C0">
            <w:r w:rsidRPr="002E65F7">
              <w:t>Ensure High Quality 508 Compliant Deliverables</w:t>
            </w:r>
          </w:p>
        </w:tc>
        <w:tc>
          <w:tcPr>
            <w:tcW w:w="117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491DCF">
            <w:pPr>
              <w:jc w:val="right"/>
            </w:pPr>
            <w:r w:rsidRPr="000613C0">
              <w:rPr>
                <w:color w:val="000000"/>
              </w:rPr>
              <w:t>$6,125</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491DCF">
            <w:pPr>
              <w:jc w:val="right"/>
            </w:pPr>
            <w:r w:rsidRPr="000613C0">
              <w:rPr>
                <w:color w:val="000000"/>
              </w:rPr>
              <w:t>$2,042</w:t>
            </w:r>
          </w:p>
        </w:tc>
      </w:tr>
      <w:tr w:rsidR="00F16E22" w:rsidRPr="002E65F7" w:rsidTr="00F16E22">
        <w:trPr>
          <w:cantSplit/>
        </w:trPr>
        <w:tc>
          <w:tcPr>
            <w:tcW w:w="405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1A28C0">
            <w:r w:rsidRPr="002E65F7">
              <w:rPr>
                <w:b/>
                <w:bCs/>
                <w:color w:val="000000"/>
              </w:rPr>
              <w:t>Total</w:t>
            </w:r>
          </w:p>
        </w:tc>
        <w:tc>
          <w:tcPr>
            <w:tcW w:w="117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491DCF">
            <w:pPr>
              <w:jc w:val="right"/>
            </w:pPr>
            <w:r w:rsidRPr="002E65F7">
              <w:t>$799,929</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16E22" w:rsidRPr="002E65F7" w:rsidRDefault="00F16E22" w:rsidP="00491DCF">
            <w:pPr>
              <w:jc w:val="right"/>
            </w:pPr>
            <w:r w:rsidRPr="002E65F7">
              <w:t>$266,643</w:t>
            </w:r>
          </w:p>
        </w:tc>
      </w:tr>
    </w:tbl>
    <w:p w:rsidR="00012FB9" w:rsidRPr="002E65F7" w:rsidRDefault="00DA512B" w:rsidP="00124917">
      <w:pPr>
        <w:spacing w:after="100" w:afterAutospacing="1"/>
      </w:pPr>
      <w:r w:rsidRPr="002E65F7">
        <w:lastRenderedPageBreak/>
        <w:t>*Costs are fully loaded including overhead and G&amp;A</w:t>
      </w:r>
      <w:r w:rsidR="000613C0" w:rsidRPr="002E65F7">
        <w:t>.</w:t>
      </w:r>
    </w:p>
    <w:p w:rsidR="00670A2C" w:rsidRDefault="00257796">
      <w:pPr>
        <w:pStyle w:val="Heading2"/>
      </w:pPr>
      <w:bookmarkStart w:id="61" w:name="_Toc333859346"/>
      <w:r w:rsidRPr="00257796">
        <w:t xml:space="preserve">15. Changes in </w:t>
      </w:r>
      <w:proofErr w:type="spellStart"/>
      <w:r w:rsidRPr="00257796">
        <w:t>Hour</w:t>
      </w:r>
      <w:proofErr w:type="spellEnd"/>
      <w:r w:rsidRPr="00257796">
        <w:t xml:space="preserve"> Burden</w:t>
      </w:r>
      <w:bookmarkEnd w:id="59"/>
      <w:bookmarkEnd w:id="60"/>
      <w:bookmarkEnd w:id="61"/>
    </w:p>
    <w:p w:rsidR="00B52533" w:rsidRPr="002E65F7" w:rsidRDefault="00456CA0" w:rsidP="00456CA0">
      <w:pPr>
        <w:spacing w:before="100" w:beforeAutospacing="1" w:after="100" w:afterAutospacing="1"/>
        <w:rPr>
          <w:i/>
        </w:rPr>
      </w:pPr>
      <w:bookmarkStart w:id="62" w:name="_Toc151782191"/>
      <w:bookmarkStart w:id="63" w:name="_Toc158526231"/>
      <w:r w:rsidRPr="002E65F7">
        <w:t>This is a new collection of information.</w:t>
      </w:r>
      <w:r w:rsidR="00B52533" w:rsidRPr="002E65F7">
        <w:rPr>
          <w:i/>
        </w:rPr>
        <w:t xml:space="preserve"> </w:t>
      </w:r>
    </w:p>
    <w:p w:rsidR="009B633D" w:rsidRPr="007F0697" w:rsidRDefault="00257796" w:rsidP="009B633D">
      <w:pPr>
        <w:pStyle w:val="Heading2"/>
      </w:pPr>
      <w:bookmarkStart w:id="64" w:name="_Toc333859347"/>
      <w:r w:rsidRPr="00257796">
        <w:t>16. Time Schedule, Publication and Analysis Plans</w:t>
      </w:r>
      <w:bookmarkEnd w:id="62"/>
      <w:bookmarkEnd w:id="63"/>
      <w:bookmarkEnd w:id="64"/>
    </w:p>
    <w:p w:rsidR="00DA512B" w:rsidRPr="002E65F7" w:rsidRDefault="00DA512B" w:rsidP="00DA512B">
      <w:bookmarkStart w:id="65" w:name="_Toc151782192"/>
    </w:p>
    <w:p w:rsidR="00DA512B" w:rsidRDefault="00DA512B" w:rsidP="00DA512B">
      <w:r w:rsidRPr="002E65F7">
        <w:t xml:space="preserve">The anticipated schedule for this project is shown in </w:t>
      </w:r>
      <w:r w:rsidR="00E363C7">
        <w:t xml:space="preserve">Exhibit </w:t>
      </w:r>
      <w:r w:rsidR="00095637">
        <w:t>4</w:t>
      </w:r>
      <w:r w:rsidRPr="002E65F7">
        <w:t xml:space="preserve">. Once clearance from the Office of Management and Budget is obtained, AHRQ will begin identifying appropriate respondents and scheduling and conducting </w:t>
      </w:r>
      <w:r w:rsidR="00ED72CF">
        <w:t>data collection</w:t>
      </w:r>
      <w:r w:rsidRPr="002E65F7">
        <w:t>.</w:t>
      </w:r>
    </w:p>
    <w:p w:rsidR="00095637" w:rsidRDefault="00095637" w:rsidP="00DA512B"/>
    <w:p w:rsidR="00095637" w:rsidRPr="002E65F7" w:rsidRDefault="00095637" w:rsidP="00DA512B">
      <w:r>
        <w:t>Study findings will be made publicly available via a final report</w:t>
      </w:r>
      <w:r w:rsidRPr="00790EA2">
        <w:t xml:space="preserve"> </w:t>
      </w:r>
      <w:r w:rsidR="00184C1C">
        <w:t xml:space="preserve">which </w:t>
      </w:r>
      <w:r w:rsidRPr="00790EA2">
        <w:t>will be provided in PDF format for easy download from the AHRQ National Resource Center for Health IT Web site.</w:t>
      </w:r>
    </w:p>
    <w:p w:rsidR="00DA512B" w:rsidRPr="002E65F7" w:rsidRDefault="00DA512B" w:rsidP="00DA512B">
      <w:pPr>
        <w:keepNext/>
        <w:keepLines/>
        <w:rPr>
          <w:b/>
        </w:rPr>
      </w:pPr>
    </w:p>
    <w:p w:rsidR="00DA512B" w:rsidRPr="002E65F7" w:rsidRDefault="00E363C7" w:rsidP="00DA512B">
      <w:pPr>
        <w:keepNext/>
        <w:keepLines/>
        <w:rPr>
          <w:b/>
        </w:rPr>
      </w:pPr>
      <w:proofErr w:type="gramStart"/>
      <w:r>
        <w:rPr>
          <w:b/>
        </w:rPr>
        <w:t xml:space="preserve">Exhibit </w:t>
      </w:r>
      <w:r w:rsidR="00095637">
        <w:rPr>
          <w:b/>
        </w:rPr>
        <w:t>4</w:t>
      </w:r>
      <w:r w:rsidR="00DA512B" w:rsidRPr="002E65F7">
        <w:rPr>
          <w:b/>
        </w:rPr>
        <w:t>.</w:t>
      </w:r>
      <w:proofErr w:type="gramEnd"/>
      <w:r w:rsidR="00DA512B" w:rsidRPr="002E65F7">
        <w:rPr>
          <w:b/>
        </w:rPr>
        <w:t xml:space="preserve"> Anticipated Schedul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3824"/>
        <w:gridCol w:w="4250"/>
      </w:tblGrid>
      <w:tr w:rsidR="00DA512B" w:rsidRPr="002E65F7" w:rsidTr="003E3A86">
        <w:trPr>
          <w:cantSplit/>
          <w:tblHeader/>
        </w:trPr>
        <w:tc>
          <w:tcPr>
            <w:tcW w:w="3824" w:type="dxa"/>
            <w:vAlign w:val="bottom"/>
          </w:tcPr>
          <w:p w:rsidR="00DA512B" w:rsidRPr="002E65F7" w:rsidRDefault="00DA512B" w:rsidP="003E3A86">
            <w:pPr>
              <w:keepNext/>
              <w:jc w:val="center"/>
              <w:rPr>
                <w:b/>
                <w:color w:val="000000"/>
                <w:sz w:val="20"/>
                <w:szCs w:val="20"/>
              </w:rPr>
            </w:pPr>
            <w:r w:rsidRPr="002E65F7">
              <w:rPr>
                <w:b/>
                <w:color w:val="000000"/>
                <w:sz w:val="20"/>
                <w:szCs w:val="20"/>
              </w:rPr>
              <w:t>Activity</w:t>
            </w:r>
          </w:p>
        </w:tc>
        <w:tc>
          <w:tcPr>
            <w:tcW w:w="4250" w:type="dxa"/>
            <w:vAlign w:val="bottom"/>
          </w:tcPr>
          <w:p w:rsidR="00DA512B" w:rsidRPr="002E65F7" w:rsidRDefault="00DA512B" w:rsidP="003E3A86">
            <w:pPr>
              <w:spacing w:before="120"/>
              <w:jc w:val="center"/>
              <w:rPr>
                <w:b/>
                <w:color w:val="000000"/>
                <w:sz w:val="20"/>
                <w:szCs w:val="20"/>
              </w:rPr>
            </w:pPr>
            <w:r w:rsidRPr="002E65F7">
              <w:rPr>
                <w:b/>
                <w:color w:val="000000"/>
                <w:sz w:val="20"/>
                <w:szCs w:val="20"/>
              </w:rPr>
              <w:t>Estimated timeline following OMB clearance</w:t>
            </w:r>
          </w:p>
        </w:tc>
      </w:tr>
      <w:tr w:rsidR="00DA512B" w:rsidRPr="002E65F7" w:rsidTr="003E3A86">
        <w:trPr>
          <w:cantSplit/>
          <w:tblHeader/>
        </w:trPr>
        <w:tc>
          <w:tcPr>
            <w:tcW w:w="3824" w:type="dxa"/>
          </w:tcPr>
          <w:p w:rsidR="00DA512B" w:rsidRPr="002E65F7" w:rsidRDefault="00C45F45" w:rsidP="003E3A86">
            <w:pPr>
              <w:keepNext/>
              <w:keepLines/>
            </w:pPr>
            <w:r>
              <w:t>Clinic</w:t>
            </w:r>
            <w:r w:rsidR="00ED72CF">
              <w:t xml:space="preserve"> engagement and recruitment</w:t>
            </w:r>
          </w:p>
        </w:tc>
        <w:tc>
          <w:tcPr>
            <w:tcW w:w="4250" w:type="dxa"/>
          </w:tcPr>
          <w:p w:rsidR="00DA512B" w:rsidRPr="002E65F7" w:rsidRDefault="00EB20D1" w:rsidP="003E3A86">
            <w:pPr>
              <w:keepNext/>
              <w:keepLines/>
            </w:pPr>
            <w:r w:rsidRPr="002E65F7">
              <w:t>Months 1-3</w:t>
            </w:r>
          </w:p>
        </w:tc>
      </w:tr>
      <w:tr w:rsidR="00DA512B" w:rsidRPr="002E65F7" w:rsidTr="003E3A86">
        <w:trPr>
          <w:cantSplit/>
          <w:tblHeader/>
        </w:trPr>
        <w:tc>
          <w:tcPr>
            <w:tcW w:w="3824" w:type="dxa"/>
          </w:tcPr>
          <w:p w:rsidR="00DA512B" w:rsidRPr="002E65F7" w:rsidRDefault="00EB20D1" w:rsidP="003E3A86">
            <w:pPr>
              <w:keepNext/>
              <w:keepLines/>
            </w:pPr>
            <w:r w:rsidRPr="002E65F7">
              <w:t>First</w:t>
            </w:r>
            <w:r w:rsidR="00DA512B" w:rsidRPr="002E65F7">
              <w:t xml:space="preserve"> observation period (six clinics)</w:t>
            </w:r>
          </w:p>
        </w:tc>
        <w:tc>
          <w:tcPr>
            <w:tcW w:w="4250" w:type="dxa"/>
          </w:tcPr>
          <w:p w:rsidR="00DA512B" w:rsidRPr="002E65F7" w:rsidRDefault="00EB20D1" w:rsidP="00EB20D1">
            <w:pPr>
              <w:keepNext/>
              <w:keepLines/>
            </w:pPr>
            <w:r w:rsidRPr="002E65F7">
              <w:t>Months 4-6</w:t>
            </w:r>
          </w:p>
        </w:tc>
      </w:tr>
      <w:tr w:rsidR="00DA512B" w:rsidRPr="002E65F7" w:rsidTr="003E3A86">
        <w:trPr>
          <w:cantSplit/>
          <w:tblHeader/>
        </w:trPr>
        <w:tc>
          <w:tcPr>
            <w:tcW w:w="3824" w:type="dxa"/>
          </w:tcPr>
          <w:p w:rsidR="00DA512B" w:rsidRPr="002E65F7" w:rsidRDefault="00DA512B" w:rsidP="003E3A86">
            <w:pPr>
              <w:keepNext/>
              <w:keepLines/>
            </w:pPr>
            <w:r w:rsidRPr="002E65F7">
              <w:t>Interim analysis and planning</w:t>
            </w:r>
          </w:p>
        </w:tc>
        <w:tc>
          <w:tcPr>
            <w:tcW w:w="4250" w:type="dxa"/>
          </w:tcPr>
          <w:p w:rsidR="00DA512B" w:rsidRPr="002E65F7" w:rsidRDefault="00EB20D1" w:rsidP="00EB20D1">
            <w:pPr>
              <w:keepNext/>
              <w:keepLines/>
            </w:pPr>
            <w:r w:rsidRPr="002E65F7">
              <w:t>Months 7-10</w:t>
            </w:r>
          </w:p>
        </w:tc>
      </w:tr>
      <w:tr w:rsidR="00DA512B" w:rsidRPr="002E65F7" w:rsidTr="003E3A86">
        <w:trPr>
          <w:cantSplit/>
          <w:tblHeader/>
        </w:trPr>
        <w:tc>
          <w:tcPr>
            <w:tcW w:w="3824" w:type="dxa"/>
          </w:tcPr>
          <w:p w:rsidR="00DA512B" w:rsidRPr="002E65F7" w:rsidRDefault="00DA512B" w:rsidP="003E3A86">
            <w:pPr>
              <w:keepNext/>
              <w:keepLines/>
            </w:pPr>
            <w:r w:rsidRPr="002E65F7">
              <w:t>Second observation period (two clinics)</w:t>
            </w:r>
          </w:p>
        </w:tc>
        <w:tc>
          <w:tcPr>
            <w:tcW w:w="4250" w:type="dxa"/>
          </w:tcPr>
          <w:p w:rsidR="00DA512B" w:rsidRPr="002E65F7" w:rsidRDefault="00EB20D1" w:rsidP="003E3A86">
            <w:pPr>
              <w:keepNext/>
              <w:keepLines/>
            </w:pPr>
            <w:r w:rsidRPr="002E65F7">
              <w:t>Month 11</w:t>
            </w:r>
          </w:p>
        </w:tc>
      </w:tr>
      <w:tr w:rsidR="00DA512B" w:rsidRPr="002E65F7" w:rsidTr="003E3A86">
        <w:trPr>
          <w:cantSplit/>
          <w:tblHeader/>
        </w:trPr>
        <w:tc>
          <w:tcPr>
            <w:tcW w:w="3824" w:type="dxa"/>
          </w:tcPr>
          <w:p w:rsidR="00DA512B" w:rsidRPr="002E65F7" w:rsidRDefault="00EB20D1" w:rsidP="003E3A86">
            <w:pPr>
              <w:keepNext/>
              <w:keepLines/>
            </w:pPr>
            <w:r w:rsidRPr="002E65F7">
              <w:t>Interim analysis and planning</w:t>
            </w:r>
          </w:p>
        </w:tc>
        <w:tc>
          <w:tcPr>
            <w:tcW w:w="4250" w:type="dxa"/>
          </w:tcPr>
          <w:p w:rsidR="00DA512B" w:rsidRPr="002E65F7" w:rsidRDefault="00EB20D1" w:rsidP="003E3A86">
            <w:pPr>
              <w:keepNext/>
              <w:keepLines/>
            </w:pPr>
            <w:r w:rsidRPr="002E65F7">
              <w:t>Months 12-14</w:t>
            </w:r>
          </w:p>
        </w:tc>
      </w:tr>
      <w:tr w:rsidR="00DA512B" w:rsidRPr="002E65F7" w:rsidTr="003E3A86">
        <w:trPr>
          <w:cantSplit/>
          <w:tblHeader/>
        </w:trPr>
        <w:tc>
          <w:tcPr>
            <w:tcW w:w="3824" w:type="dxa"/>
          </w:tcPr>
          <w:p w:rsidR="00DA512B" w:rsidRPr="002E65F7" w:rsidRDefault="00EB20D1" w:rsidP="003E3A86">
            <w:pPr>
              <w:keepNext/>
              <w:keepLines/>
            </w:pPr>
            <w:r w:rsidRPr="002E65F7">
              <w:t>Third observation period (six clinics)</w:t>
            </w:r>
          </w:p>
        </w:tc>
        <w:tc>
          <w:tcPr>
            <w:tcW w:w="4250" w:type="dxa"/>
          </w:tcPr>
          <w:p w:rsidR="00DA512B" w:rsidRPr="002E65F7" w:rsidRDefault="00EB20D1" w:rsidP="003E3A86">
            <w:pPr>
              <w:keepNext/>
              <w:keepLines/>
            </w:pPr>
            <w:r w:rsidRPr="002E65F7">
              <w:t>Months 15-17</w:t>
            </w:r>
          </w:p>
        </w:tc>
      </w:tr>
      <w:tr w:rsidR="00EB20D1" w:rsidRPr="002E65F7" w:rsidTr="003E3A86">
        <w:trPr>
          <w:cantSplit/>
          <w:tblHeader/>
        </w:trPr>
        <w:tc>
          <w:tcPr>
            <w:tcW w:w="3824" w:type="dxa"/>
          </w:tcPr>
          <w:p w:rsidR="00EB20D1" w:rsidRPr="002E65F7" w:rsidRDefault="00EB20D1" w:rsidP="003E3A86">
            <w:pPr>
              <w:keepNext/>
              <w:keepLines/>
            </w:pPr>
            <w:r w:rsidRPr="002E65F7">
              <w:t>Cumulative analysis of all data</w:t>
            </w:r>
          </w:p>
        </w:tc>
        <w:tc>
          <w:tcPr>
            <w:tcW w:w="4250" w:type="dxa"/>
          </w:tcPr>
          <w:p w:rsidR="00EB20D1" w:rsidRPr="002E65F7" w:rsidRDefault="00EB20D1" w:rsidP="00EB20D1">
            <w:pPr>
              <w:keepNext/>
              <w:keepLines/>
            </w:pPr>
            <w:r w:rsidRPr="002E65F7">
              <w:t>Months 18-20</w:t>
            </w:r>
          </w:p>
        </w:tc>
      </w:tr>
      <w:tr w:rsidR="00EB20D1" w:rsidRPr="002E65F7" w:rsidTr="003E3A86">
        <w:trPr>
          <w:cantSplit/>
          <w:tblHeader/>
        </w:trPr>
        <w:tc>
          <w:tcPr>
            <w:tcW w:w="3824" w:type="dxa"/>
          </w:tcPr>
          <w:p w:rsidR="00EB20D1" w:rsidRPr="002E65F7" w:rsidRDefault="00EB20D1" w:rsidP="003E3A86">
            <w:pPr>
              <w:keepNext/>
              <w:keepLines/>
            </w:pPr>
            <w:r w:rsidRPr="002E65F7">
              <w:t>Completion of analysis and reporting</w:t>
            </w:r>
          </w:p>
        </w:tc>
        <w:tc>
          <w:tcPr>
            <w:tcW w:w="4250" w:type="dxa"/>
          </w:tcPr>
          <w:p w:rsidR="00EB20D1" w:rsidRPr="002E65F7" w:rsidRDefault="00EB20D1" w:rsidP="00EB20D1">
            <w:pPr>
              <w:keepNext/>
              <w:keepLines/>
            </w:pPr>
            <w:r w:rsidRPr="002E65F7">
              <w:t>Months 21-24</w:t>
            </w:r>
          </w:p>
        </w:tc>
      </w:tr>
      <w:tr w:rsidR="00EB20D1" w:rsidRPr="002E65F7" w:rsidTr="003E3A86">
        <w:trPr>
          <w:cantSplit/>
          <w:tblHeader/>
        </w:trPr>
        <w:tc>
          <w:tcPr>
            <w:tcW w:w="3824" w:type="dxa"/>
          </w:tcPr>
          <w:p w:rsidR="00EB20D1" w:rsidRPr="002E65F7" w:rsidRDefault="00EB20D1" w:rsidP="003E3A86">
            <w:pPr>
              <w:keepNext/>
              <w:keepLines/>
            </w:pPr>
            <w:r w:rsidRPr="002E65F7">
              <w:t>Develop final report and presentation</w:t>
            </w:r>
          </w:p>
        </w:tc>
        <w:tc>
          <w:tcPr>
            <w:tcW w:w="4250" w:type="dxa"/>
          </w:tcPr>
          <w:p w:rsidR="00EB20D1" w:rsidRPr="002E65F7" w:rsidRDefault="00EB20D1" w:rsidP="003E3A86">
            <w:pPr>
              <w:keepNext/>
              <w:keepLines/>
            </w:pPr>
            <w:r w:rsidRPr="002E65F7">
              <w:t>Months 25-27</w:t>
            </w:r>
          </w:p>
        </w:tc>
      </w:tr>
      <w:tr w:rsidR="005F2E13" w:rsidRPr="002E65F7" w:rsidTr="003E3A86">
        <w:trPr>
          <w:cantSplit/>
          <w:tblHeader/>
        </w:trPr>
        <w:tc>
          <w:tcPr>
            <w:tcW w:w="3824" w:type="dxa"/>
          </w:tcPr>
          <w:p w:rsidR="005F2E13" w:rsidRPr="002E65F7" w:rsidRDefault="005F2E13" w:rsidP="003E3A86">
            <w:pPr>
              <w:keepNext/>
              <w:keepLines/>
            </w:pPr>
            <w:r>
              <w:t>Publication of findings</w:t>
            </w:r>
          </w:p>
        </w:tc>
        <w:tc>
          <w:tcPr>
            <w:tcW w:w="4250" w:type="dxa"/>
          </w:tcPr>
          <w:p w:rsidR="005F2E13" w:rsidRPr="002E65F7" w:rsidRDefault="005F2E13" w:rsidP="00095637">
            <w:pPr>
              <w:keepNext/>
              <w:keepLines/>
            </w:pPr>
            <w:r>
              <w:t>Month 28</w:t>
            </w:r>
          </w:p>
        </w:tc>
      </w:tr>
    </w:tbl>
    <w:p w:rsidR="00095637" w:rsidRDefault="00095637" w:rsidP="00095637">
      <w:pPr>
        <w:tabs>
          <w:tab w:val="left" w:pos="360"/>
        </w:tabs>
        <w:rPr>
          <w:b/>
          <w:i/>
        </w:rPr>
      </w:pPr>
      <w:bookmarkStart w:id="66" w:name="_Toc151782196"/>
      <w:bookmarkStart w:id="67" w:name="_Toc158526232"/>
      <w:bookmarkStart w:id="68" w:name="_Toc333859348"/>
      <w:bookmarkEnd w:id="65"/>
    </w:p>
    <w:p w:rsidR="00BE0695" w:rsidRDefault="00F54033">
      <w:pPr>
        <w:tabs>
          <w:tab w:val="left" w:pos="360"/>
        </w:tabs>
      </w:pPr>
      <w:r w:rsidRPr="00793F26">
        <w:rPr>
          <w:b/>
        </w:rPr>
        <w:t>Analysis plans.</w:t>
      </w:r>
      <w:r w:rsidR="00793F26" w:rsidDel="00793F26">
        <w:rPr>
          <w:rStyle w:val="CommentReference"/>
        </w:rPr>
        <w:t xml:space="preserve"> </w:t>
      </w:r>
      <w:r w:rsidR="00BB1995">
        <w:rPr>
          <w:rStyle w:val="CommentReference"/>
        </w:rPr>
        <w:t xml:space="preserve"> </w:t>
      </w:r>
      <w:r w:rsidR="00095637">
        <w:t xml:space="preserve">Qualitative and quantitative data will be analyzed and results will be synthesized. Qualitative data will be analyzed in three phases: (1) open coding, (2) axial coding, and (3) workflow modeling. </w:t>
      </w:r>
      <w:r w:rsidR="00793F26">
        <w:t>The data analysis activities will be guided by the study’s</w:t>
      </w:r>
      <w:r w:rsidR="00793F26" w:rsidRPr="005F13B9">
        <w:t xml:space="preserve"> theoretical </w:t>
      </w:r>
      <w:r w:rsidR="00793F26" w:rsidRPr="00095637">
        <w:t>fr</w:t>
      </w:r>
      <w:r w:rsidR="00793F26" w:rsidRPr="00F54033">
        <w:t xml:space="preserve">amework </w:t>
      </w:r>
      <w:r w:rsidR="00184C1C">
        <w:t>which</w:t>
      </w:r>
      <w:r w:rsidR="00793F26" w:rsidRPr="00ED0B06">
        <w:rPr>
          <w:b/>
        </w:rPr>
        <w:t xml:space="preserve"> </w:t>
      </w:r>
      <w:r w:rsidR="00793F26" w:rsidRPr="005F13B9">
        <w:t xml:space="preserve">combines two compatible models that have been applied to workflow research: </w:t>
      </w:r>
      <w:r w:rsidR="00793F26" w:rsidRPr="00C202EA">
        <w:t xml:space="preserve">the </w:t>
      </w:r>
      <w:r w:rsidR="00C202EA" w:rsidRPr="00C202EA">
        <w:rPr>
          <w:color w:val="222222"/>
          <w:shd w:val="clear" w:color="auto" w:fill="FFFFFF"/>
        </w:rPr>
        <w:t>Systems Engineering Initiative for Patient Safety (SIEPS)</w:t>
      </w:r>
      <w:r w:rsidR="00793F26" w:rsidRPr="00C202EA">
        <w:t xml:space="preserve"> </w:t>
      </w:r>
      <w:r w:rsidR="00793F26" w:rsidRPr="005F13B9">
        <w:t>model</w:t>
      </w:r>
      <w:r w:rsidR="00321316">
        <w:rPr>
          <w:vertAlign w:val="superscript"/>
        </w:rPr>
        <w:t>6-8</w:t>
      </w:r>
      <w:r w:rsidR="00793F26" w:rsidRPr="005F13B9">
        <w:t xml:space="preserve"> and the Workflow Elements Model (WEM)</w:t>
      </w:r>
      <w:r w:rsidR="00793F26">
        <w:t>.</w:t>
      </w:r>
      <w:r w:rsidR="00321316">
        <w:rPr>
          <w:vertAlign w:val="superscript"/>
        </w:rPr>
        <w:t>9</w:t>
      </w:r>
      <w:proofErr w:type="gramStart"/>
      <w:r w:rsidR="00321316">
        <w:rPr>
          <w:vertAlign w:val="superscript"/>
        </w:rPr>
        <w:t>,10</w:t>
      </w:r>
      <w:proofErr w:type="gramEnd"/>
      <w:r w:rsidR="00793F26" w:rsidRPr="005F13B9">
        <w:t xml:space="preserve"> </w:t>
      </w:r>
      <w:proofErr w:type="spellStart"/>
      <w:r w:rsidR="00BE0695">
        <w:t>Dedoose</w:t>
      </w:r>
      <w:proofErr w:type="spellEnd"/>
      <w:r w:rsidR="00BE0695">
        <w:t xml:space="preserve"> software will be used to store, code</w:t>
      </w:r>
      <w:r w:rsidR="00CB1D60">
        <w:t>,</w:t>
      </w:r>
      <w:r w:rsidR="00BE0695">
        <w:t xml:space="preserve"> and search the interview data for analysis. Survey data will be entered into the </w:t>
      </w:r>
      <w:r w:rsidR="00BE0695" w:rsidRPr="001D2A7D">
        <w:t>Research Electronic Data Capture</w:t>
      </w:r>
      <w:r w:rsidR="00BE0695">
        <w:t xml:space="preserve"> (</w:t>
      </w:r>
      <w:proofErr w:type="spellStart"/>
      <w:r w:rsidR="00BE0695">
        <w:t>REDCap</w:t>
      </w:r>
      <w:proofErr w:type="spellEnd"/>
      <w:r w:rsidR="00BE0695">
        <w:t>) tool</w:t>
      </w:r>
      <w:r w:rsidR="00BB1995">
        <w:t xml:space="preserve"> and analyzed using SPSS (version 19.0)</w:t>
      </w:r>
      <w:r w:rsidR="00BE0695">
        <w:t>. The analysis will focus on specific findings such as workflow differences, interactions between health IT and workflow, and illustrative examples from the research to support the study findings</w:t>
      </w:r>
      <w:r w:rsidR="003340E3">
        <w:t xml:space="preserve">. </w:t>
      </w:r>
      <w:r w:rsidR="00CB1D60">
        <w:t xml:space="preserve">Data will be used to </w:t>
      </w:r>
      <w:r w:rsidR="00BE0695">
        <w:t>capture clinic</w:t>
      </w:r>
      <w:r w:rsidR="00BE0695" w:rsidRPr="005041AB">
        <w:t xml:space="preserve"> workflows that comprise care coordination</w:t>
      </w:r>
      <w:r w:rsidR="00BE0695">
        <w:t>,</w:t>
      </w:r>
      <w:r w:rsidR="00BE0695" w:rsidRPr="005041AB">
        <w:t xml:space="preserve"> and </w:t>
      </w:r>
      <w:r w:rsidR="00BE0695">
        <w:t>the health IT</w:t>
      </w:r>
      <w:r w:rsidR="00BE0695" w:rsidRPr="005041AB">
        <w:t xml:space="preserve"> attributes that support, create barriers</w:t>
      </w:r>
      <w:r w:rsidR="00BE0695">
        <w:t xml:space="preserve"> for</w:t>
      </w:r>
      <w:r w:rsidR="00BE0695" w:rsidRPr="005041AB">
        <w:t xml:space="preserve">, or </w:t>
      </w:r>
      <w:r w:rsidR="00CB1D60">
        <w:t>do not appear to have an</w:t>
      </w:r>
      <w:r w:rsidR="00BE0695">
        <w:t xml:space="preserve"> impact on </w:t>
      </w:r>
      <w:r w:rsidR="00BE0695" w:rsidRPr="005041AB">
        <w:t xml:space="preserve">the </w:t>
      </w:r>
      <w:r w:rsidR="00BE0695">
        <w:t>care coordination</w:t>
      </w:r>
      <w:r w:rsidR="00BE0695" w:rsidRPr="005041AB">
        <w:t xml:space="preserve"> workflows.</w:t>
      </w:r>
    </w:p>
    <w:p w:rsidR="00BE0695" w:rsidRDefault="00BE0695">
      <w:pPr>
        <w:tabs>
          <w:tab w:val="left" w:pos="360"/>
        </w:tabs>
      </w:pPr>
    </w:p>
    <w:p w:rsidR="00635265" w:rsidRDefault="00095637">
      <w:pPr>
        <w:tabs>
          <w:tab w:val="left" w:pos="360"/>
        </w:tabs>
      </w:pPr>
      <w:r>
        <w:t>Quantitative analysis will include scoring of staff and patient survey responses</w:t>
      </w:r>
      <w:r w:rsidR="003340E3">
        <w:t xml:space="preserve">. </w:t>
      </w:r>
      <w:r w:rsidR="00D24CD9">
        <w:t xml:space="preserve">Descriptive statistics (e.g., mean, standard deviation, and median) will be calculated </w:t>
      </w:r>
      <w:r w:rsidR="00D24CD9">
        <w:lastRenderedPageBreak/>
        <w:t>using SPSS for respondents at each practice, adding context in interpreting staff and patient perceptions related to health IT</w:t>
      </w:r>
      <w:r w:rsidR="003340E3">
        <w:t xml:space="preserve">. </w:t>
      </w:r>
      <w:r w:rsidR="00D24CD9" w:rsidRPr="00D24CD9">
        <w:t xml:space="preserve">These data will support the qualitative assessment of diabetes </w:t>
      </w:r>
      <w:r w:rsidR="008B4898">
        <w:t>coordination</w:t>
      </w:r>
      <w:r w:rsidR="00D24CD9" w:rsidRPr="00D24CD9">
        <w:t xml:space="preserve"> from the </w:t>
      </w:r>
      <w:r w:rsidR="008B4898">
        <w:t>respondents’</w:t>
      </w:r>
      <w:r w:rsidR="00D24CD9" w:rsidRPr="00D24CD9">
        <w:t xml:space="preserve"> perspective and help to reveal issues that might relate to the use of health IT by staff</w:t>
      </w:r>
      <w:r w:rsidR="003340E3">
        <w:t xml:space="preserve">. </w:t>
      </w:r>
      <w:r>
        <w:t>Quantitative and qualitative data</w:t>
      </w:r>
      <w:r w:rsidR="00C202EA">
        <w:t xml:space="preserve"> </w:t>
      </w:r>
      <w:r>
        <w:t xml:space="preserve">will </w:t>
      </w:r>
      <w:r w:rsidR="00C202EA">
        <w:t xml:space="preserve">reinforce </w:t>
      </w:r>
      <w:r w:rsidRPr="00274FBB">
        <w:t>one</w:t>
      </w:r>
      <w:r>
        <w:t xml:space="preserve"> another to help identify complementary themes, resolve conflicting findings, and provide rich detail to support conclusions about health IT–workflow interactions.</w:t>
      </w:r>
    </w:p>
    <w:p w:rsidR="009B633D" w:rsidRPr="002E65F7" w:rsidRDefault="009B633D" w:rsidP="00B55004">
      <w:pPr>
        <w:pStyle w:val="Heading2"/>
      </w:pPr>
      <w:r w:rsidRPr="002E65F7">
        <w:t>17. Exemption for Display of Expiration Date</w:t>
      </w:r>
      <w:bookmarkEnd w:id="66"/>
      <w:bookmarkEnd w:id="67"/>
      <w:bookmarkEnd w:id="68"/>
    </w:p>
    <w:p w:rsidR="009B633D" w:rsidRPr="002E65F7" w:rsidRDefault="009B633D" w:rsidP="009B633D">
      <w:r w:rsidRPr="002E65F7">
        <w:t>AHRQ does not seek this exemption.</w:t>
      </w:r>
    </w:p>
    <w:p w:rsidR="00016560" w:rsidRPr="002E65F7" w:rsidRDefault="00016560" w:rsidP="00450538">
      <w:pPr>
        <w:pStyle w:val="NormalWeb"/>
        <w:rPr>
          <w:rFonts w:ascii="Arial" w:hAnsi="Arial" w:cs="Arial"/>
          <w:b/>
        </w:rPr>
      </w:pPr>
      <w:r w:rsidRPr="002E65F7">
        <w:rPr>
          <w:rFonts w:ascii="Arial" w:hAnsi="Arial" w:cs="Arial"/>
          <w:b/>
        </w:rPr>
        <w:t>Attachments:</w:t>
      </w:r>
    </w:p>
    <w:p w:rsidR="00934A12" w:rsidRDefault="00934A12" w:rsidP="00AC4645">
      <w:r>
        <w:t>Attachment A:</w:t>
      </w:r>
      <w:r w:rsidRPr="00934A12">
        <w:t xml:space="preserve"> Introduction for Orientation Meeting</w:t>
      </w:r>
    </w:p>
    <w:p w:rsidR="00AC4645" w:rsidRDefault="00AC4645" w:rsidP="00AC4645">
      <w:r>
        <w:t xml:space="preserve">Attachment </w:t>
      </w:r>
      <w:r w:rsidR="00934A12">
        <w:t>B</w:t>
      </w:r>
      <w:r>
        <w:t>: Direct Observations Field Notes Form</w:t>
      </w:r>
    </w:p>
    <w:p w:rsidR="00934A12" w:rsidRDefault="00F231DD" w:rsidP="00AC4645">
      <w:r>
        <w:t>Attachment C:</w:t>
      </w:r>
      <w:r w:rsidR="00934A12" w:rsidRPr="00934A12">
        <w:t xml:space="preserve"> Directions for Artifact and Spatial Data Collection</w:t>
      </w:r>
    </w:p>
    <w:p w:rsidR="00C7418F" w:rsidRPr="002E65F7" w:rsidRDefault="00C7418F" w:rsidP="00C7418F">
      <w:r>
        <w:t xml:space="preserve">Attachment </w:t>
      </w:r>
      <w:r w:rsidR="001E4D0C">
        <w:t>D</w:t>
      </w:r>
      <w:r>
        <w:t xml:space="preserve">: </w:t>
      </w:r>
      <w:r w:rsidRPr="00B803D8">
        <w:t>Staff Interview Guide</w:t>
      </w:r>
    </w:p>
    <w:p w:rsidR="00AC4645" w:rsidRPr="002E65F7" w:rsidRDefault="00AC4645" w:rsidP="00AC4645">
      <w:r>
        <w:t xml:space="preserve">Attachment </w:t>
      </w:r>
      <w:r w:rsidR="008C00DD">
        <w:t>E</w:t>
      </w:r>
      <w:r>
        <w:t>:</w:t>
      </w:r>
      <w:r w:rsidRPr="00EA3053">
        <w:t xml:space="preserve"> </w:t>
      </w:r>
      <w:r>
        <w:t>Technology Acceptance Model Survey</w:t>
      </w:r>
    </w:p>
    <w:p w:rsidR="00C7418F" w:rsidRPr="002E65F7" w:rsidRDefault="00C7418F" w:rsidP="00C7418F">
      <w:r>
        <w:t xml:space="preserve">Attachment </w:t>
      </w:r>
      <w:r w:rsidR="00B829ED">
        <w:t>F</w:t>
      </w:r>
      <w:r>
        <w:t xml:space="preserve">: </w:t>
      </w:r>
      <w:r w:rsidRPr="00B803D8">
        <w:t>Patient Interview Guide</w:t>
      </w:r>
    </w:p>
    <w:p w:rsidR="00C7418F" w:rsidRPr="002E65F7" w:rsidRDefault="00C7418F" w:rsidP="00C7418F">
      <w:r>
        <w:t xml:space="preserve">Attachment </w:t>
      </w:r>
      <w:r w:rsidR="00F231DD">
        <w:t>G</w:t>
      </w:r>
      <w:r>
        <w:t>:</w:t>
      </w:r>
      <w:r w:rsidRPr="00EA3053">
        <w:t xml:space="preserve"> </w:t>
      </w:r>
      <w:r>
        <w:t>Patient Activation Measures Survey</w:t>
      </w:r>
    </w:p>
    <w:p w:rsidR="00C7418F" w:rsidRDefault="00C7418F" w:rsidP="00C7418F">
      <w:r>
        <w:t xml:space="preserve">Attachment </w:t>
      </w:r>
      <w:r w:rsidR="00F231DD">
        <w:t>H</w:t>
      </w:r>
      <w:r>
        <w:t>: Summary of Diabetes Self-Care Activities Survey</w:t>
      </w:r>
    </w:p>
    <w:p w:rsidR="00717AB3" w:rsidRDefault="00717AB3" w:rsidP="00C7418F">
      <w:r>
        <w:t>Attachment I: Federal Register Notice</w:t>
      </w:r>
    </w:p>
    <w:p w:rsidR="005C66B8" w:rsidRDefault="005C66B8" w:rsidP="00C7418F">
      <w:r>
        <w:t xml:space="preserve">Attachment J: </w:t>
      </w:r>
      <w:r w:rsidR="00A92A3E" w:rsidRPr="00A92A3E">
        <w:t>Public Comment from TMA</w:t>
      </w:r>
    </w:p>
    <w:p w:rsidR="00A92A3E" w:rsidRDefault="00A92A3E" w:rsidP="00C7418F">
      <w:r>
        <w:t>Attachment K: AHRQs response to Public Comments</w:t>
      </w:r>
    </w:p>
    <w:p w:rsidR="00AC4645" w:rsidRDefault="00AC4645" w:rsidP="00AC4645">
      <w:r>
        <w:t xml:space="preserve">Attachment </w:t>
      </w:r>
      <w:r w:rsidR="00A92A3E">
        <w:t>L</w:t>
      </w:r>
      <w:r>
        <w:t>: Consent Form to Participate in Clinic Staff Interview</w:t>
      </w:r>
    </w:p>
    <w:p w:rsidR="00AC4645" w:rsidRDefault="00AC4645" w:rsidP="00AC4645">
      <w:r>
        <w:t xml:space="preserve">Attachment </w:t>
      </w:r>
      <w:r w:rsidR="00A92A3E">
        <w:t>M</w:t>
      </w:r>
      <w:r>
        <w:t>: Consent Form to Participate in Patient Interview</w:t>
      </w:r>
    </w:p>
    <w:p w:rsidR="00C7418F" w:rsidRDefault="00C7418F" w:rsidP="00C7418F">
      <w:r>
        <w:t xml:space="preserve">Attachment </w:t>
      </w:r>
      <w:r w:rsidR="00A92A3E">
        <w:t>N</w:t>
      </w:r>
      <w:r>
        <w:t>: Letter to Patient</w:t>
      </w:r>
    </w:p>
    <w:p w:rsidR="00C7418F" w:rsidRDefault="00C7418F" w:rsidP="00C7418F">
      <w:pPr>
        <w:rPr>
          <w:rFonts w:cs="Calibri"/>
          <w:color w:val="000000"/>
        </w:rPr>
      </w:pPr>
    </w:p>
    <w:p w:rsidR="00A87FD0" w:rsidRDefault="00A87FD0" w:rsidP="007208E0"/>
    <w:p w:rsidR="008D1DA5" w:rsidRDefault="008D1DA5" w:rsidP="008D1DA5">
      <w:pPr>
        <w:pStyle w:val="EndnoteText"/>
        <w:tabs>
          <w:tab w:val="left" w:pos="360"/>
          <w:tab w:val="left" w:pos="720"/>
          <w:tab w:val="left" w:pos="1080"/>
          <w:tab w:val="left" w:pos="4680"/>
          <w:tab w:val="left" w:pos="5940"/>
        </w:tabs>
        <w:rPr>
          <w:rFonts w:ascii="Arial" w:hAnsi="Arial" w:cs="Arial"/>
          <w:b/>
          <w:sz w:val="24"/>
          <w:szCs w:val="24"/>
        </w:rPr>
      </w:pPr>
      <w:r w:rsidRPr="008D1DA5">
        <w:rPr>
          <w:rFonts w:ascii="Arial" w:hAnsi="Arial" w:cs="Arial"/>
          <w:b/>
          <w:sz w:val="24"/>
          <w:szCs w:val="24"/>
        </w:rPr>
        <w:t>References</w:t>
      </w:r>
    </w:p>
    <w:p w:rsidR="005602BF" w:rsidRPr="008D1DA5" w:rsidRDefault="005602BF" w:rsidP="008D1DA5">
      <w:pPr>
        <w:pStyle w:val="EndnoteText"/>
        <w:tabs>
          <w:tab w:val="left" w:pos="360"/>
          <w:tab w:val="left" w:pos="720"/>
          <w:tab w:val="left" w:pos="1080"/>
          <w:tab w:val="left" w:pos="4680"/>
          <w:tab w:val="left" w:pos="5940"/>
        </w:tabs>
        <w:rPr>
          <w:rFonts w:ascii="Arial" w:hAnsi="Arial" w:cs="Arial"/>
          <w:b/>
          <w:sz w:val="24"/>
          <w:szCs w:val="24"/>
        </w:rPr>
      </w:pPr>
    </w:p>
    <w:p w:rsidR="00321316" w:rsidRDefault="00321316" w:rsidP="003E069B">
      <w:pPr>
        <w:pStyle w:val="ListParagraph"/>
        <w:numPr>
          <w:ilvl w:val="0"/>
          <w:numId w:val="16"/>
        </w:numPr>
      </w:pPr>
      <w:r w:rsidRPr="00321316">
        <w:t xml:space="preserve">King H, </w:t>
      </w:r>
      <w:proofErr w:type="spellStart"/>
      <w:r w:rsidRPr="00321316">
        <w:t>Brentari</w:t>
      </w:r>
      <w:proofErr w:type="spellEnd"/>
      <w:r w:rsidRPr="00321316">
        <w:t xml:space="preserve"> R, Francis L, et al. People using technology to transform care: The 21st century care innovation project. The Permanente Journal 2007</w:t>
      </w:r>
      <w:proofErr w:type="gramStart"/>
      <w:r w:rsidRPr="00321316">
        <w:t>;11</w:t>
      </w:r>
      <w:proofErr w:type="gramEnd"/>
      <w:r w:rsidRPr="00321316">
        <w:t>(1):40.</w:t>
      </w:r>
    </w:p>
    <w:p w:rsidR="008D1DA5" w:rsidRPr="00425180" w:rsidRDefault="008D1DA5" w:rsidP="003E069B">
      <w:pPr>
        <w:pStyle w:val="ListParagraph"/>
        <w:numPr>
          <w:ilvl w:val="0"/>
          <w:numId w:val="16"/>
        </w:numPr>
      </w:pPr>
      <w:r w:rsidRPr="002E65F7">
        <w:t>Carayon P, Karsh B-T, Cartmill RS, et al. Incorporating Health Information Technology Into Workflow Redesign—Summary Report. (Prepared by the Center for Quality and Productivity Improvement, University of Wisconsin–Madison, under Contract No. HHSA 290-2008-10036C). AHRQ Publication No. 10-0098-EF. Rockville, MD: Agency for Healthcare Research and Quality. October 2010. Available at: http://healthit.ahrq.gov/workflowfinalreport.</w:t>
      </w:r>
      <w:r w:rsidRPr="00425180">
        <w:t xml:space="preserve"> </w:t>
      </w:r>
    </w:p>
    <w:p w:rsidR="008D1DA5" w:rsidRPr="002E65F7" w:rsidRDefault="008D1DA5" w:rsidP="003E069B">
      <w:pPr>
        <w:pStyle w:val="ListParagraph"/>
        <w:numPr>
          <w:ilvl w:val="0"/>
          <w:numId w:val="16"/>
        </w:numPr>
      </w:pPr>
      <w:r w:rsidRPr="002E65F7">
        <w:t xml:space="preserve">National Institute for Diabetes and Digestive and Kidney Disease.  </w:t>
      </w:r>
      <w:r w:rsidRPr="00C55CA4">
        <w:rPr>
          <w:i/>
        </w:rPr>
        <w:t>National Diabetes Statistics, 2011.</w:t>
      </w:r>
      <w:r w:rsidRPr="002E65F7">
        <w:t xml:space="preserve">  Available at </w:t>
      </w:r>
      <w:hyperlink r:id="rId9" w:anchor="Racial" w:history="1">
        <w:r w:rsidRPr="002E65F7">
          <w:rPr>
            <w:rStyle w:val="Hyperlink"/>
          </w:rPr>
          <w:t>http://diabetes.niddk.nih.gov/dm/pubs/statistics/#Racial</w:t>
        </w:r>
      </w:hyperlink>
      <w:r w:rsidRPr="002E65F7">
        <w:t>.  Accessed July 6, 2012.</w:t>
      </w:r>
    </w:p>
    <w:p w:rsidR="008D1DA5" w:rsidRPr="002E65F7" w:rsidRDefault="00DC26A9" w:rsidP="003E069B">
      <w:pPr>
        <w:pStyle w:val="ListParagraph"/>
        <w:numPr>
          <w:ilvl w:val="0"/>
          <w:numId w:val="16"/>
        </w:numPr>
      </w:pPr>
      <w:r>
        <w:t xml:space="preserve">Centers for Disease Control and Prevention.  </w:t>
      </w:r>
      <w:r>
        <w:rPr>
          <w:i/>
        </w:rPr>
        <w:t>Diabetes: Successes and Opportunities for Population-Based Prevention and Control.</w:t>
      </w:r>
      <w:r>
        <w:t xml:space="preserve">  Available at </w:t>
      </w:r>
      <w:hyperlink r:id="rId10" w:history="1">
        <w:r w:rsidRPr="004C6ED3">
          <w:rPr>
            <w:rStyle w:val="Hyperlink"/>
          </w:rPr>
          <w:t>http://www.cdc.gov/chronicdisease/resources/publications/aag/pdf/2011/Diabetes-AAG-2011-508.pdf</w:t>
        </w:r>
      </w:hyperlink>
      <w:r>
        <w:t>.  Accessed August 25, 2012.</w:t>
      </w:r>
    </w:p>
    <w:p w:rsidR="008D1DA5" w:rsidRPr="005E4446" w:rsidRDefault="008D1DA5" w:rsidP="003E069B">
      <w:pPr>
        <w:pStyle w:val="ListParagraph"/>
        <w:numPr>
          <w:ilvl w:val="0"/>
          <w:numId w:val="16"/>
        </w:numPr>
      </w:pPr>
      <w:r w:rsidRPr="005E4446">
        <w:lastRenderedPageBreak/>
        <w:t>Cull WL, O'Connor KG, Sharp S, Tang SS.</w:t>
      </w:r>
      <w:r>
        <w:t xml:space="preserve"> </w:t>
      </w:r>
      <w:r w:rsidRPr="005E4446">
        <w:t>Response Rates and Response Bias for 50 Surveys of Pediatricians.</w:t>
      </w:r>
      <w:r>
        <w:t xml:space="preserve"> Health </w:t>
      </w:r>
      <w:proofErr w:type="spellStart"/>
      <w:r>
        <w:t>Serv</w:t>
      </w:r>
      <w:proofErr w:type="spellEnd"/>
      <w:r>
        <w:t xml:space="preserve"> Res 2005.</w:t>
      </w:r>
      <w:r w:rsidRPr="005E4446">
        <w:t xml:space="preserve"> 40 (1), 213–226.</w:t>
      </w:r>
    </w:p>
    <w:p w:rsidR="00E53F7B" w:rsidRDefault="00E53F7B" w:rsidP="00E53F7B">
      <w:pPr>
        <w:numPr>
          <w:ilvl w:val="0"/>
          <w:numId w:val="16"/>
        </w:numPr>
      </w:pPr>
      <w:r w:rsidRPr="00E75E2A">
        <w:t>Carayon P, Cartmill R, Hoonakker P, et al. Human factors analysis of workflow in health information technology implementation. In: Carayon P, ed. Handbook of human factors and ergonomics in patient safety. 2nd ed. Mahwah, NJ: Lawrence Erlbaum 2012:507-21.</w:t>
      </w:r>
    </w:p>
    <w:p w:rsidR="00E53F7B" w:rsidRDefault="00E53F7B" w:rsidP="00E53F7B">
      <w:pPr>
        <w:numPr>
          <w:ilvl w:val="0"/>
          <w:numId w:val="16"/>
        </w:numPr>
      </w:pPr>
      <w:proofErr w:type="spellStart"/>
      <w:r w:rsidRPr="00E75E2A">
        <w:t>Carayon</w:t>
      </w:r>
      <w:proofErr w:type="spellEnd"/>
      <w:r w:rsidRPr="00E75E2A">
        <w:t xml:space="preserve"> P, </w:t>
      </w:r>
      <w:proofErr w:type="spellStart"/>
      <w:r w:rsidRPr="00E75E2A">
        <w:t>Schoofs</w:t>
      </w:r>
      <w:proofErr w:type="spellEnd"/>
      <w:r w:rsidRPr="00E75E2A">
        <w:t xml:space="preserve"> </w:t>
      </w:r>
      <w:proofErr w:type="spellStart"/>
      <w:r w:rsidRPr="00E75E2A">
        <w:t>Hundt</w:t>
      </w:r>
      <w:proofErr w:type="spellEnd"/>
      <w:r w:rsidRPr="00E75E2A">
        <w:t xml:space="preserve"> A, Karsh B-T, et al. Work system design for patient safety: The </w:t>
      </w:r>
      <w:r w:rsidR="00457EF1">
        <w:t>SEIPS</w:t>
      </w:r>
      <w:r w:rsidR="00457EF1" w:rsidRPr="00E75E2A">
        <w:t xml:space="preserve"> </w:t>
      </w:r>
      <w:r w:rsidRPr="00E75E2A">
        <w:t xml:space="preserve">model. </w:t>
      </w:r>
      <w:proofErr w:type="spellStart"/>
      <w:r w:rsidRPr="00E75E2A">
        <w:t>Qual</w:t>
      </w:r>
      <w:proofErr w:type="spellEnd"/>
      <w:r w:rsidRPr="00E75E2A">
        <w:t xml:space="preserve"> </w:t>
      </w:r>
      <w:proofErr w:type="spellStart"/>
      <w:r w:rsidRPr="00E75E2A">
        <w:t>Saf</w:t>
      </w:r>
      <w:proofErr w:type="spellEnd"/>
      <w:r w:rsidRPr="00E75E2A">
        <w:t xml:space="preserve"> Health Care 2006 December 1, 2006</w:t>
      </w:r>
      <w:proofErr w:type="gramStart"/>
      <w:r w:rsidRPr="00E75E2A">
        <w:t>;15</w:t>
      </w:r>
      <w:proofErr w:type="gramEnd"/>
      <w:r w:rsidRPr="00E75E2A">
        <w:t>(</w:t>
      </w:r>
      <w:proofErr w:type="spellStart"/>
      <w:r w:rsidRPr="00E75E2A">
        <w:t>Suppl</w:t>
      </w:r>
      <w:proofErr w:type="spellEnd"/>
      <w:r w:rsidRPr="00E75E2A">
        <w:t xml:space="preserve"> 1):i50-i8.</w:t>
      </w:r>
    </w:p>
    <w:p w:rsidR="00E53F7B" w:rsidRDefault="00E53F7B" w:rsidP="00E53F7B">
      <w:pPr>
        <w:numPr>
          <w:ilvl w:val="0"/>
          <w:numId w:val="16"/>
        </w:numPr>
      </w:pPr>
      <w:r w:rsidRPr="00E75E2A">
        <w:t xml:space="preserve">Karsh B, Holden R, </w:t>
      </w:r>
      <w:proofErr w:type="spellStart"/>
      <w:r w:rsidRPr="00E75E2A">
        <w:t>Alper</w:t>
      </w:r>
      <w:proofErr w:type="spellEnd"/>
      <w:r w:rsidRPr="00E75E2A">
        <w:t xml:space="preserve"> S, et al. A human factors engineering paradigm for patient safety: Designing to support the performance of the healthcare professional. </w:t>
      </w:r>
      <w:proofErr w:type="spellStart"/>
      <w:r w:rsidRPr="00E75E2A">
        <w:t>Qual</w:t>
      </w:r>
      <w:proofErr w:type="spellEnd"/>
      <w:r w:rsidRPr="00E75E2A">
        <w:t xml:space="preserve"> </w:t>
      </w:r>
      <w:proofErr w:type="spellStart"/>
      <w:r w:rsidRPr="00E75E2A">
        <w:t>Saf</w:t>
      </w:r>
      <w:proofErr w:type="spellEnd"/>
      <w:r w:rsidRPr="00E75E2A">
        <w:t xml:space="preserve"> Health Care 2006</w:t>
      </w:r>
      <w:proofErr w:type="gramStart"/>
      <w:r w:rsidRPr="00E75E2A">
        <w:t>;15:i59</w:t>
      </w:r>
      <w:proofErr w:type="gramEnd"/>
      <w:r w:rsidRPr="00E75E2A">
        <w:t>-i65.</w:t>
      </w:r>
    </w:p>
    <w:p w:rsidR="00E53F7B" w:rsidRDefault="00E53F7B" w:rsidP="00E53F7B">
      <w:pPr>
        <w:numPr>
          <w:ilvl w:val="0"/>
          <w:numId w:val="16"/>
        </w:numPr>
      </w:pPr>
      <w:r w:rsidRPr="00E75E2A">
        <w:t xml:space="preserve">Carayon P. The balance theory and the work system model... Twenty years later. </w:t>
      </w:r>
      <w:proofErr w:type="spellStart"/>
      <w:r w:rsidRPr="00E75E2A">
        <w:t>Int</w:t>
      </w:r>
      <w:proofErr w:type="spellEnd"/>
      <w:r w:rsidRPr="00E75E2A">
        <w:t xml:space="preserve"> J Hum </w:t>
      </w:r>
      <w:proofErr w:type="spellStart"/>
      <w:r w:rsidRPr="00E75E2A">
        <w:t>Comput</w:t>
      </w:r>
      <w:proofErr w:type="spellEnd"/>
      <w:r w:rsidRPr="00E75E2A">
        <w:t xml:space="preserve"> Interact 2009</w:t>
      </w:r>
      <w:proofErr w:type="gramStart"/>
      <w:r w:rsidRPr="00E75E2A">
        <w:t>;25:313</w:t>
      </w:r>
      <w:proofErr w:type="gramEnd"/>
      <w:r w:rsidRPr="00E75E2A">
        <w:t>-27.</w:t>
      </w:r>
    </w:p>
    <w:p w:rsidR="00E53F7B" w:rsidRPr="00E75E2A" w:rsidRDefault="00E53F7B" w:rsidP="00E53F7B">
      <w:pPr>
        <w:numPr>
          <w:ilvl w:val="0"/>
          <w:numId w:val="16"/>
        </w:numPr>
      </w:pPr>
      <w:proofErr w:type="spellStart"/>
      <w:r w:rsidRPr="00E75E2A">
        <w:t>Unertl</w:t>
      </w:r>
      <w:proofErr w:type="spellEnd"/>
      <w:r w:rsidRPr="00E75E2A">
        <w:t xml:space="preserve"> KM, Novak LL, Johnson KB, et al. </w:t>
      </w:r>
      <w:proofErr w:type="gramStart"/>
      <w:r w:rsidRPr="00E75E2A">
        <w:t>Traversing</w:t>
      </w:r>
      <w:proofErr w:type="gramEnd"/>
      <w:r w:rsidRPr="00E75E2A">
        <w:t xml:space="preserve"> the many paths of workflow research: Developing a conceptual framework of workflow terminology through a systematic literature review. J Am Med Inform Assoc 2010</w:t>
      </w:r>
      <w:proofErr w:type="gramStart"/>
      <w:r w:rsidRPr="00E75E2A">
        <w:t>;17</w:t>
      </w:r>
      <w:proofErr w:type="gramEnd"/>
      <w:r w:rsidRPr="00E75E2A">
        <w:t>(3):265.</w:t>
      </w:r>
    </w:p>
    <w:p w:rsidR="006152D7" w:rsidRDefault="006152D7" w:rsidP="00F94B00">
      <w:pPr>
        <w:pStyle w:val="EndnoteText"/>
        <w:tabs>
          <w:tab w:val="left" w:pos="360"/>
          <w:tab w:val="left" w:pos="720"/>
          <w:tab w:val="left" w:pos="1080"/>
          <w:tab w:val="left" w:pos="4680"/>
          <w:tab w:val="left" w:pos="5940"/>
        </w:tabs>
        <w:rPr>
          <w:i/>
          <w:sz w:val="24"/>
          <w:szCs w:val="24"/>
        </w:rPr>
      </w:pPr>
    </w:p>
    <w:p w:rsidR="00FB18D8" w:rsidRPr="002E65F7" w:rsidRDefault="00FB18D8" w:rsidP="00F94B00">
      <w:pPr>
        <w:pStyle w:val="EndnoteText"/>
        <w:tabs>
          <w:tab w:val="left" w:pos="360"/>
          <w:tab w:val="left" w:pos="720"/>
          <w:tab w:val="left" w:pos="1080"/>
          <w:tab w:val="left" w:pos="4680"/>
          <w:tab w:val="left" w:pos="5940"/>
        </w:tabs>
        <w:rPr>
          <w:i/>
          <w:sz w:val="24"/>
          <w:szCs w:val="24"/>
        </w:rPr>
      </w:pPr>
    </w:p>
    <w:sectPr w:rsidR="00FB18D8" w:rsidRPr="002E65F7" w:rsidSect="009B633D">
      <w:footerReference w:type="even" r:id="rId11"/>
      <w:footerReference w:type="default" r:id="rId12"/>
      <w:endnotePr>
        <w:numFmt w:val="decimal"/>
      </w:endnotePr>
      <w:pgSz w:w="12240" w:h="15840"/>
      <w:pgMar w:top="1440" w:right="1800" w:bottom="1260" w:left="1800" w:header="720" w:footer="720" w:gutter="0"/>
      <w:pgNumType w:fmt="numberInDash"/>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92A3E" w:rsidRDefault="00A92A3E">
      <w:r>
        <w:separator/>
      </w:r>
    </w:p>
  </w:endnote>
  <w:endnote w:type="continuationSeparator" w:id="0">
    <w:p w:rsidR="00A92A3E" w:rsidRDefault="00A92A3E">
      <w:r>
        <w:continuationSeparator/>
      </w:r>
    </w:p>
  </w:endnote>
</w:endnotes>
</file>

<file path=word/fontTable.xml><?xml version="1.0" encoding="utf-8"?>
<w:fonts xmlns:r="http://schemas.openxmlformats.org/officeDocument/2006/relationships" xmlns:w="http://schemas.openxmlformats.org/wordprocessingml/2006/main">
  <w:font w:name="Symbol">
    <w:altName w:val="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Futura MdCn BT">
    <w:altName w:val="Arial Narrow"/>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2A3E" w:rsidRDefault="00A92A3E" w:rsidP="009B633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92A3E" w:rsidRDefault="00A92A3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2A3E" w:rsidRDefault="00A92A3E" w:rsidP="009B633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04EAE">
      <w:rPr>
        <w:rStyle w:val="PageNumber"/>
        <w:noProof/>
      </w:rPr>
      <w:t>- 10 -</w:t>
    </w:r>
    <w:r>
      <w:rPr>
        <w:rStyle w:val="PageNumber"/>
      </w:rPr>
      <w:fldChar w:fldCharType="end"/>
    </w:r>
  </w:p>
  <w:p w:rsidR="00A92A3E" w:rsidRDefault="00A92A3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92A3E" w:rsidRDefault="00A92A3E">
      <w:r>
        <w:separator/>
      </w:r>
    </w:p>
  </w:footnote>
  <w:footnote w:type="continuationSeparator" w:id="0">
    <w:p w:rsidR="00A92A3E" w:rsidRDefault="00A92A3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2"/>
    <w:multiLevelType w:val="singleLevel"/>
    <w:tmpl w:val="3AC4BE7C"/>
    <w:lvl w:ilvl="0">
      <w:start w:val="1"/>
      <w:numFmt w:val="bullet"/>
      <w:lvlText w:val=""/>
      <w:lvlJc w:val="left"/>
      <w:pPr>
        <w:tabs>
          <w:tab w:val="num" w:pos="1080"/>
        </w:tabs>
        <w:ind w:left="1080" w:hanging="360"/>
      </w:pPr>
      <w:rPr>
        <w:rFonts w:ascii="Symbol" w:hAnsi="Symbol" w:hint="default"/>
      </w:rPr>
    </w:lvl>
  </w:abstractNum>
  <w:abstractNum w:abstractNumId="1">
    <w:nsid w:val="FFFFFF89"/>
    <w:multiLevelType w:val="singleLevel"/>
    <w:tmpl w:val="C4707746"/>
    <w:lvl w:ilvl="0">
      <w:start w:val="1"/>
      <w:numFmt w:val="bullet"/>
      <w:pStyle w:val="ListBullet"/>
      <w:lvlText w:val=""/>
      <w:lvlJc w:val="left"/>
      <w:pPr>
        <w:ind w:left="720" w:hanging="360"/>
      </w:pPr>
      <w:rPr>
        <w:rFonts w:ascii="Wingdings" w:hAnsi="Wingdings" w:cs="Times New Roman" w:hint="default"/>
      </w:rPr>
    </w:lvl>
  </w:abstractNum>
  <w:abstractNum w:abstractNumId="2">
    <w:nsid w:val="09496388"/>
    <w:multiLevelType w:val="multilevel"/>
    <w:tmpl w:val="53A8D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A9E6DFB"/>
    <w:multiLevelType w:val="multilevel"/>
    <w:tmpl w:val="6276B44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360E5D"/>
    <w:multiLevelType w:val="hybridMultilevel"/>
    <w:tmpl w:val="96909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7774D0"/>
    <w:multiLevelType w:val="multilevel"/>
    <w:tmpl w:val="5F4ED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8ED4B8E"/>
    <w:multiLevelType w:val="hybridMultilevel"/>
    <w:tmpl w:val="75E44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BE4181A"/>
    <w:multiLevelType w:val="multilevel"/>
    <w:tmpl w:val="C186A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6150515"/>
    <w:multiLevelType w:val="hybridMultilevel"/>
    <w:tmpl w:val="719273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6667916"/>
    <w:multiLevelType w:val="multilevel"/>
    <w:tmpl w:val="049AD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69C0492"/>
    <w:multiLevelType w:val="hybridMultilevel"/>
    <w:tmpl w:val="6C9C13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7041F9E"/>
    <w:multiLevelType w:val="multilevel"/>
    <w:tmpl w:val="2D884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9F33B4B"/>
    <w:multiLevelType w:val="multilevel"/>
    <w:tmpl w:val="D0FA8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32F7261"/>
    <w:multiLevelType w:val="multilevel"/>
    <w:tmpl w:val="ABFC6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58D543A"/>
    <w:multiLevelType w:val="multilevel"/>
    <w:tmpl w:val="05E0D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9420C78"/>
    <w:multiLevelType w:val="singleLevel"/>
    <w:tmpl w:val="3AECE62C"/>
    <w:lvl w:ilvl="0">
      <w:start w:val="1"/>
      <w:numFmt w:val="bullet"/>
      <w:pStyle w:val="TableSmallBullets"/>
      <w:lvlText w:val=""/>
      <w:lvlJc w:val="left"/>
      <w:pPr>
        <w:tabs>
          <w:tab w:val="num" w:pos="360"/>
        </w:tabs>
        <w:ind w:left="360" w:hanging="360"/>
      </w:pPr>
      <w:rPr>
        <w:rFonts w:ascii="Symbol" w:hAnsi="Symbol" w:hint="default"/>
        <w:sz w:val="20"/>
      </w:rPr>
    </w:lvl>
  </w:abstractNum>
  <w:abstractNum w:abstractNumId="16">
    <w:nsid w:val="5C6F5C57"/>
    <w:multiLevelType w:val="multilevel"/>
    <w:tmpl w:val="8E165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A3A04B0"/>
    <w:multiLevelType w:val="hybridMultilevel"/>
    <w:tmpl w:val="719273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CC76F3C"/>
    <w:multiLevelType w:val="multilevel"/>
    <w:tmpl w:val="61E02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64C06BF"/>
    <w:multiLevelType w:val="hybridMultilevel"/>
    <w:tmpl w:val="EF6A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D5C030C"/>
    <w:multiLevelType w:val="singleLevel"/>
    <w:tmpl w:val="A23EA040"/>
    <w:lvl w:ilvl="0">
      <w:start w:val="1"/>
      <w:numFmt w:val="bullet"/>
      <w:pStyle w:val="BulletLevel1"/>
      <w:lvlText w:val=""/>
      <w:lvlJc w:val="left"/>
      <w:pPr>
        <w:tabs>
          <w:tab w:val="num" w:pos="360"/>
        </w:tabs>
        <w:ind w:left="360" w:hanging="360"/>
      </w:pPr>
      <w:rPr>
        <w:rFonts w:ascii="Symbol" w:hAnsi="Symbol" w:hint="default"/>
        <w:sz w:val="24"/>
      </w:rPr>
    </w:lvl>
  </w:abstractNum>
  <w:num w:numId="1">
    <w:abstractNumId w:val="20"/>
  </w:num>
  <w:num w:numId="2">
    <w:abstractNumId w:val="15"/>
  </w:num>
  <w:num w:numId="3">
    <w:abstractNumId w:val="9"/>
  </w:num>
  <w:num w:numId="4">
    <w:abstractNumId w:val="14"/>
  </w:num>
  <w:num w:numId="5">
    <w:abstractNumId w:val="11"/>
  </w:num>
  <w:num w:numId="6">
    <w:abstractNumId w:val="16"/>
  </w:num>
  <w:num w:numId="7">
    <w:abstractNumId w:val="7"/>
  </w:num>
  <w:num w:numId="8">
    <w:abstractNumId w:val="2"/>
  </w:num>
  <w:num w:numId="9">
    <w:abstractNumId w:val="13"/>
  </w:num>
  <w:num w:numId="10">
    <w:abstractNumId w:val="3"/>
  </w:num>
  <w:num w:numId="11">
    <w:abstractNumId w:val="5"/>
  </w:num>
  <w:num w:numId="12">
    <w:abstractNumId w:val="12"/>
  </w:num>
  <w:num w:numId="13">
    <w:abstractNumId w:val="18"/>
  </w:num>
  <w:num w:numId="14">
    <w:abstractNumId w:val="8"/>
  </w:num>
  <w:num w:numId="15">
    <w:abstractNumId w:val="19"/>
  </w:num>
  <w:num w:numId="16">
    <w:abstractNumId w:val="10"/>
  </w:num>
  <w:num w:numId="17">
    <w:abstractNumId w:val="1"/>
  </w:num>
  <w:num w:numId="18">
    <w:abstractNumId w:val="0"/>
  </w:num>
  <w:num w:numId="19">
    <w:abstractNumId w:val="17"/>
  </w:num>
  <w:num w:numId="20">
    <w:abstractNumId w:val="4"/>
  </w:num>
  <w:num w:numId="21">
    <w:abstractNumId w:val="6"/>
  </w:num>
  <w:numIdMacAtCleanup w:val="1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20"/>
  <w:proofState w:spelling="clean" w:grammar="clean"/>
  <w:stylePaneFormatFilter w:val="3F01"/>
  <w:defaultTabStop w:val="720"/>
  <w:noPunctuationKerning/>
  <w:characterSpacingControl w:val="doNotCompress"/>
  <w:footnotePr>
    <w:footnote w:id="-1"/>
    <w:footnote w:id="0"/>
  </w:footnotePr>
  <w:endnotePr>
    <w:numFmt w:val="decimal"/>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Vancouver-mod 2010 no PMI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fw2efd4tz0poee9d9xddvhdde9fazxt5sw&quot;&gt;HealthIT-jsw&lt;record-ids&gt;&lt;item&gt;121&lt;/item&gt;&lt;/record-ids&gt;&lt;/item&gt;&lt;/Libraries&gt;"/>
  </w:docVars>
  <w:rsids>
    <w:rsidRoot w:val="00873F74"/>
    <w:rsid w:val="00011E85"/>
    <w:rsid w:val="00012FB9"/>
    <w:rsid w:val="00015AAF"/>
    <w:rsid w:val="00016560"/>
    <w:rsid w:val="00024FEE"/>
    <w:rsid w:val="00033301"/>
    <w:rsid w:val="00033B6E"/>
    <w:rsid w:val="00034730"/>
    <w:rsid w:val="00037998"/>
    <w:rsid w:val="000415DA"/>
    <w:rsid w:val="00043473"/>
    <w:rsid w:val="00045959"/>
    <w:rsid w:val="00046359"/>
    <w:rsid w:val="00055167"/>
    <w:rsid w:val="000613C0"/>
    <w:rsid w:val="00061EA6"/>
    <w:rsid w:val="0006207D"/>
    <w:rsid w:val="000769F7"/>
    <w:rsid w:val="000779A9"/>
    <w:rsid w:val="00080768"/>
    <w:rsid w:val="0008192C"/>
    <w:rsid w:val="00082047"/>
    <w:rsid w:val="00082FA7"/>
    <w:rsid w:val="00084381"/>
    <w:rsid w:val="0008726D"/>
    <w:rsid w:val="00090BF4"/>
    <w:rsid w:val="000940CF"/>
    <w:rsid w:val="00094648"/>
    <w:rsid w:val="00094A6F"/>
    <w:rsid w:val="00095637"/>
    <w:rsid w:val="000A140E"/>
    <w:rsid w:val="000A3475"/>
    <w:rsid w:val="000A5C45"/>
    <w:rsid w:val="000A6160"/>
    <w:rsid w:val="000B78CB"/>
    <w:rsid w:val="000B7ED3"/>
    <w:rsid w:val="000C67B4"/>
    <w:rsid w:val="000D3E6E"/>
    <w:rsid w:val="000D429E"/>
    <w:rsid w:val="000E01D1"/>
    <w:rsid w:val="000E1B3E"/>
    <w:rsid w:val="000E4300"/>
    <w:rsid w:val="000F1328"/>
    <w:rsid w:val="000F26B0"/>
    <w:rsid w:val="000F2B59"/>
    <w:rsid w:val="000F3D8C"/>
    <w:rsid w:val="001001DB"/>
    <w:rsid w:val="001051C9"/>
    <w:rsid w:val="00112DF2"/>
    <w:rsid w:val="001169E2"/>
    <w:rsid w:val="00120A0C"/>
    <w:rsid w:val="00124917"/>
    <w:rsid w:val="001301AA"/>
    <w:rsid w:val="00131443"/>
    <w:rsid w:val="0013228E"/>
    <w:rsid w:val="001355CC"/>
    <w:rsid w:val="00136123"/>
    <w:rsid w:val="0014109D"/>
    <w:rsid w:val="00143E06"/>
    <w:rsid w:val="00145641"/>
    <w:rsid w:val="00147FD1"/>
    <w:rsid w:val="00166A69"/>
    <w:rsid w:val="001719A1"/>
    <w:rsid w:val="00175360"/>
    <w:rsid w:val="0018339C"/>
    <w:rsid w:val="0018412D"/>
    <w:rsid w:val="00184C1C"/>
    <w:rsid w:val="00187A50"/>
    <w:rsid w:val="00191841"/>
    <w:rsid w:val="00193A53"/>
    <w:rsid w:val="00196CE1"/>
    <w:rsid w:val="001A0DFD"/>
    <w:rsid w:val="001A0EBA"/>
    <w:rsid w:val="001A28C0"/>
    <w:rsid w:val="001A34A4"/>
    <w:rsid w:val="001A3A1A"/>
    <w:rsid w:val="001B1C61"/>
    <w:rsid w:val="001B20CB"/>
    <w:rsid w:val="001B3480"/>
    <w:rsid w:val="001B5935"/>
    <w:rsid w:val="001B6AF4"/>
    <w:rsid w:val="001C058C"/>
    <w:rsid w:val="001C59E4"/>
    <w:rsid w:val="001D05D5"/>
    <w:rsid w:val="001D35B0"/>
    <w:rsid w:val="001D41CB"/>
    <w:rsid w:val="001E4D0C"/>
    <w:rsid w:val="00206AF0"/>
    <w:rsid w:val="0022366A"/>
    <w:rsid w:val="002419DD"/>
    <w:rsid w:val="00257796"/>
    <w:rsid w:val="00262FED"/>
    <w:rsid w:val="00262FF6"/>
    <w:rsid w:val="0026424E"/>
    <w:rsid w:val="0027103B"/>
    <w:rsid w:val="00272E29"/>
    <w:rsid w:val="0027347D"/>
    <w:rsid w:val="002758E6"/>
    <w:rsid w:val="002765E4"/>
    <w:rsid w:val="00282E2F"/>
    <w:rsid w:val="00287848"/>
    <w:rsid w:val="00291B73"/>
    <w:rsid w:val="002929CE"/>
    <w:rsid w:val="0029734C"/>
    <w:rsid w:val="002A4720"/>
    <w:rsid w:val="002B382B"/>
    <w:rsid w:val="002B7635"/>
    <w:rsid w:val="002B76E3"/>
    <w:rsid w:val="002D0504"/>
    <w:rsid w:val="002E2328"/>
    <w:rsid w:val="002E54EF"/>
    <w:rsid w:val="002E65F7"/>
    <w:rsid w:val="002F0A94"/>
    <w:rsid w:val="002F0F0F"/>
    <w:rsid w:val="002F34C9"/>
    <w:rsid w:val="002F4DE8"/>
    <w:rsid w:val="002F7C23"/>
    <w:rsid w:val="00303DEA"/>
    <w:rsid w:val="00304375"/>
    <w:rsid w:val="00305C6A"/>
    <w:rsid w:val="00316B3A"/>
    <w:rsid w:val="00321316"/>
    <w:rsid w:val="00324C39"/>
    <w:rsid w:val="00325AB3"/>
    <w:rsid w:val="00325B9C"/>
    <w:rsid w:val="0032784D"/>
    <w:rsid w:val="003340E3"/>
    <w:rsid w:val="00336CCD"/>
    <w:rsid w:val="00340D97"/>
    <w:rsid w:val="0034325D"/>
    <w:rsid w:val="00351597"/>
    <w:rsid w:val="003533B9"/>
    <w:rsid w:val="00361F52"/>
    <w:rsid w:val="00365B7B"/>
    <w:rsid w:val="0037427A"/>
    <w:rsid w:val="00377301"/>
    <w:rsid w:val="0037771B"/>
    <w:rsid w:val="0038217D"/>
    <w:rsid w:val="003902BB"/>
    <w:rsid w:val="00392ED9"/>
    <w:rsid w:val="00393A33"/>
    <w:rsid w:val="0039770F"/>
    <w:rsid w:val="003A1743"/>
    <w:rsid w:val="003A389C"/>
    <w:rsid w:val="003A59E0"/>
    <w:rsid w:val="003B5859"/>
    <w:rsid w:val="003B6B41"/>
    <w:rsid w:val="003C077C"/>
    <w:rsid w:val="003C38D0"/>
    <w:rsid w:val="003C60BD"/>
    <w:rsid w:val="003D20AC"/>
    <w:rsid w:val="003D21A7"/>
    <w:rsid w:val="003D3937"/>
    <w:rsid w:val="003D73D8"/>
    <w:rsid w:val="003E069B"/>
    <w:rsid w:val="003E14F5"/>
    <w:rsid w:val="003E2801"/>
    <w:rsid w:val="003E3A86"/>
    <w:rsid w:val="003F5921"/>
    <w:rsid w:val="003F77D1"/>
    <w:rsid w:val="00414C80"/>
    <w:rsid w:val="004155E1"/>
    <w:rsid w:val="0042220E"/>
    <w:rsid w:val="00425180"/>
    <w:rsid w:val="00425974"/>
    <w:rsid w:val="004259AB"/>
    <w:rsid w:val="004333EB"/>
    <w:rsid w:val="0043596B"/>
    <w:rsid w:val="004460FE"/>
    <w:rsid w:val="0044769A"/>
    <w:rsid w:val="00450538"/>
    <w:rsid w:val="00451BA3"/>
    <w:rsid w:val="00452268"/>
    <w:rsid w:val="00456179"/>
    <w:rsid w:val="00456CA0"/>
    <w:rsid w:val="00457EF1"/>
    <w:rsid w:val="004670C2"/>
    <w:rsid w:val="00467163"/>
    <w:rsid w:val="00473FC3"/>
    <w:rsid w:val="0047504D"/>
    <w:rsid w:val="004811AD"/>
    <w:rsid w:val="00482CFB"/>
    <w:rsid w:val="00484B98"/>
    <w:rsid w:val="00491DCF"/>
    <w:rsid w:val="004A1678"/>
    <w:rsid w:val="004A5B18"/>
    <w:rsid w:val="004A624D"/>
    <w:rsid w:val="004B1130"/>
    <w:rsid w:val="004C2B42"/>
    <w:rsid w:val="004C3BA7"/>
    <w:rsid w:val="004C4A74"/>
    <w:rsid w:val="004D1784"/>
    <w:rsid w:val="004D23D5"/>
    <w:rsid w:val="004D4D02"/>
    <w:rsid w:val="004D77EA"/>
    <w:rsid w:val="004E011A"/>
    <w:rsid w:val="004E3A1B"/>
    <w:rsid w:val="004E731B"/>
    <w:rsid w:val="004F747B"/>
    <w:rsid w:val="00506254"/>
    <w:rsid w:val="00510676"/>
    <w:rsid w:val="00510909"/>
    <w:rsid w:val="005124B4"/>
    <w:rsid w:val="00520CE0"/>
    <w:rsid w:val="00523D6E"/>
    <w:rsid w:val="00527BBD"/>
    <w:rsid w:val="00531432"/>
    <w:rsid w:val="00531857"/>
    <w:rsid w:val="00535B56"/>
    <w:rsid w:val="0054252F"/>
    <w:rsid w:val="00545D54"/>
    <w:rsid w:val="00551D75"/>
    <w:rsid w:val="005525A1"/>
    <w:rsid w:val="00555A92"/>
    <w:rsid w:val="00556066"/>
    <w:rsid w:val="005602BF"/>
    <w:rsid w:val="00561839"/>
    <w:rsid w:val="00561BC4"/>
    <w:rsid w:val="0056238F"/>
    <w:rsid w:val="00563085"/>
    <w:rsid w:val="00565932"/>
    <w:rsid w:val="0057340B"/>
    <w:rsid w:val="0057419D"/>
    <w:rsid w:val="005744D7"/>
    <w:rsid w:val="00581FD2"/>
    <w:rsid w:val="00590431"/>
    <w:rsid w:val="0059258B"/>
    <w:rsid w:val="00592F5E"/>
    <w:rsid w:val="00593E67"/>
    <w:rsid w:val="00596331"/>
    <w:rsid w:val="005A2F01"/>
    <w:rsid w:val="005B13C6"/>
    <w:rsid w:val="005B2955"/>
    <w:rsid w:val="005B3C01"/>
    <w:rsid w:val="005B3F21"/>
    <w:rsid w:val="005B62CF"/>
    <w:rsid w:val="005B6FAA"/>
    <w:rsid w:val="005B715B"/>
    <w:rsid w:val="005C628E"/>
    <w:rsid w:val="005C66B8"/>
    <w:rsid w:val="005E49B8"/>
    <w:rsid w:val="005E501B"/>
    <w:rsid w:val="005F2E13"/>
    <w:rsid w:val="005F4B12"/>
    <w:rsid w:val="0060047D"/>
    <w:rsid w:val="006014DB"/>
    <w:rsid w:val="00604437"/>
    <w:rsid w:val="006055A8"/>
    <w:rsid w:val="00606400"/>
    <w:rsid w:val="00607170"/>
    <w:rsid w:val="0061229F"/>
    <w:rsid w:val="00613C05"/>
    <w:rsid w:val="006152D7"/>
    <w:rsid w:val="006159D8"/>
    <w:rsid w:val="00620B93"/>
    <w:rsid w:val="00625C1B"/>
    <w:rsid w:val="00626BAA"/>
    <w:rsid w:val="00631C81"/>
    <w:rsid w:val="0063289A"/>
    <w:rsid w:val="00635119"/>
    <w:rsid w:val="00635265"/>
    <w:rsid w:val="00636A0C"/>
    <w:rsid w:val="00646A84"/>
    <w:rsid w:val="0064701B"/>
    <w:rsid w:val="00655A17"/>
    <w:rsid w:val="006577DC"/>
    <w:rsid w:val="0066333B"/>
    <w:rsid w:val="00665A56"/>
    <w:rsid w:val="00670A2C"/>
    <w:rsid w:val="00673146"/>
    <w:rsid w:val="006917A2"/>
    <w:rsid w:val="00691A89"/>
    <w:rsid w:val="006978FB"/>
    <w:rsid w:val="006A1576"/>
    <w:rsid w:val="006A28E1"/>
    <w:rsid w:val="006A442A"/>
    <w:rsid w:val="006A4D4E"/>
    <w:rsid w:val="006B691D"/>
    <w:rsid w:val="006C3AEF"/>
    <w:rsid w:val="006C45D0"/>
    <w:rsid w:val="006D1C5E"/>
    <w:rsid w:val="006E3C29"/>
    <w:rsid w:val="006E5BB6"/>
    <w:rsid w:val="006E7AE4"/>
    <w:rsid w:val="006F60BE"/>
    <w:rsid w:val="0070072D"/>
    <w:rsid w:val="00703573"/>
    <w:rsid w:val="007109B1"/>
    <w:rsid w:val="00712D46"/>
    <w:rsid w:val="00714648"/>
    <w:rsid w:val="00717AB3"/>
    <w:rsid w:val="007208E0"/>
    <w:rsid w:val="00723075"/>
    <w:rsid w:val="0072555B"/>
    <w:rsid w:val="007279C5"/>
    <w:rsid w:val="00731590"/>
    <w:rsid w:val="007325FA"/>
    <w:rsid w:val="007360C4"/>
    <w:rsid w:val="00741243"/>
    <w:rsid w:val="00744D19"/>
    <w:rsid w:val="00745D19"/>
    <w:rsid w:val="0074673D"/>
    <w:rsid w:val="00746F04"/>
    <w:rsid w:val="00747A7E"/>
    <w:rsid w:val="00747D2F"/>
    <w:rsid w:val="00751E00"/>
    <w:rsid w:val="00752EA8"/>
    <w:rsid w:val="00752EAE"/>
    <w:rsid w:val="0076005D"/>
    <w:rsid w:val="00765D1A"/>
    <w:rsid w:val="007700A7"/>
    <w:rsid w:val="007721F3"/>
    <w:rsid w:val="00776654"/>
    <w:rsid w:val="00783DFA"/>
    <w:rsid w:val="00793F26"/>
    <w:rsid w:val="007A1302"/>
    <w:rsid w:val="007A4C9D"/>
    <w:rsid w:val="007B0CF3"/>
    <w:rsid w:val="007B3526"/>
    <w:rsid w:val="007B3A8E"/>
    <w:rsid w:val="007B42DC"/>
    <w:rsid w:val="007B73A4"/>
    <w:rsid w:val="007C1ECB"/>
    <w:rsid w:val="007C4952"/>
    <w:rsid w:val="007C63A2"/>
    <w:rsid w:val="007D47D6"/>
    <w:rsid w:val="007D4F9F"/>
    <w:rsid w:val="007E4359"/>
    <w:rsid w:val="007E624E"/>
    <w:rsid w:val="007F0697"/>
    <w:rsid w:val="007F3E3C"/>
    <w:rsid w:val="007F5617"/>
    <w:rsid w:val="007F739F"/>
    <w:rsid w:val="00803330"/>
    <w:rsid w:val="0080612B"/>
    <w:rsid w:val="008112CE"/>
    <w:rsid w:val="00817DA0"/>
    <w:rsid w:val="0082097D"/>
    <w:rsid w:val="00825DA9"/>
    <w:rsid w:val="008352A2"/>
    <w:rsid w:val="008450C0"/>
    <w:rsid w:val="008573ED"/>
    <w:rsid w:val="00857814"/>
    <w:rsid w:val="00861E61"/>
    <w:rsid w:val="008627CD"/>
    <w:rsid w:val="00873F74"/>
    <w:rsid w:val="00877440"/>
    <w:rsid w:val="00880DFE"/>
    <w:rsid w:val="008818E6"/>
    <w:rsid w:val="008870D5"/>
    <w:rsid w:val="00887F65"/>
    <w:rsid w:val="00892655"/>
    <w:rsid w:val="008A30B9"/>
    <w:rsid w:val="008A5EBF"/>
    <w:rsid w:val="008A7C4E"/>
    <w:rsid w:val="008B3460"/>
    <w:rsid w:val="008B4898"/>
    <w:rsid w:val="008B593F"/>
    <w:rsid w:val="008B7293"/>
    <w:rsid w:val="008B77AC"/>
    <w:rsid w:val="008C00DD"/>
    <w:rsid w:val="008C093C"/>
    <w:rsid w:val="008C580E"/>
    <w:rsid w:val="008D1DA5"/>
    <w:rsid w:val="008E3A17"/>
    <w:rsid w:val="008E567E"/>
    <w:rsid w:val="008E627B"/>
    <w:rsid w:val="008E75E0"/>
    <w:rsid w:val="008F0B8B"/>
    <w:rsid w:val="008F3B8E"/>
    <w:rsid w:val="009026FC"/>
    <w:rsid w:val="009127DB"/>
    <w:rsid w:val="0091676A"/>
    <w:rsid w:val="00927263"/>
    <w:rsid w:val="00931510"/>
    <w:rsid w:val="00934A12"/>
    <w:rsid w:val="009374DF"/>
    <w:rsid w:val="00940C6B"/>
    <w:rsid w:val="00941A8C"/>
    <w:rsid w:val="009438A8"/>
    <w:rsid w:val="009514DB"/>
    <w:rsid w:val="00955553"/>
    <w:rsid w:val="00962CA1"/>
    <w:rsid w:val="00970793"/>
    <w:rsid w:val="009746A1"/>
    <w:rsid w:val="009813CC"/>
    <w:rsid w:val="009943E2"/>
    <w:rsid w:val="009943E4"/>
    <w:rsid w:val="00994C16"/>
    <w:rsid w:val="009A237A"/>
    <w:rsid w:val="009A49A7"/>
    <w:rsid w:val="009B066E"/>
    <w:rsid w:val="009B633D"/>
    <w:rsid w:val="009C416B"/>
    <w:rsid w:val="009C4881"/>
    <w:rsid w:val="009C5B16"/>
    <w:rsid w:val="009D3DBB"/>
    <w:rsid w:val="009D4BC3"/>
    <w:rsid w:val="009D7DB0"/>
    <w:rsid w:val="009E05DA"/>
    <w:rsid w:val="009E13AB"/>
    <w:rsid w:val="009E53B1"/>
    <w:rsid w:val="009F299E"/>
    <w:rsid w:val="009F43EA"/>
    <w:rsid w:val="009F597D"/>
    <w:rsid w:val="009F697A"/>
    <w:rsid w:val="00A031BF"/>
    <w:rsid w:val="00A06D9C"/>
    <w:rsid w:val="00A13D8D"/>
    <w:rsid w:val="00A15533"/>
    <w:rsid w:val="00A15D49"/>
    <w:rsid w:val="00A25833"/>
    <w:rsid w:val="00A259E6"/>
    <w:rsid w:val="00A25C0D"/>
    <w:rsid w:val="00A27B24"/>
    <w:rsid w:val="00A30D9A"/>
    <w:rsid w:val="00A3222D"/>
    <w:rsid w:val="00A354E8"/>
    <w:rsid w:val="00A37828"/>
    <w:rsid w:val="00A409B2"/>
    <w:rsid w:val="00A43929"/>
    <w:rsid w:val="00A4694A"/>
    <w:rsid w:val="00A55E66"/>
    <w:rsid w:val="00A65884"/>
    <w:rsid w:val="00A6676A"/>
    <w:rsid w:val="00A67526"/>
    <w:rsid w:val="00A764AD"/>
    <w:rsid w:val="00A835E4"/>
    <w:rsid w:val="00A847C3"/>
    <w:rsid w:val="00A84867"/>
    <w:rsid w:val="00A87FD0"/>
    <w:rsid w:val="00A905D8"/>
    <w:rsid w:val="00A92A3E"/>
    <w:rsid w:val="00A94219"/>
    <w:rsid w:val="00AA0B6B"/>
    <w:rsid w:val="00AA1DDC"/>
    <w:rsid w:val="00AA3F0B"/>
    <w:rsid w:val="00AA4712"/>
    <w:rsid w:val="00AA788A"/>
    <w:rsid w:val="00AA7A91"/>
    <w:rsid w:val="00AB2513"/>
    <w:rsid w:val="00AB656A"/>
    <w:rsid w:val="00AC230C"/>
    <w:rsid w:val="00AC4645"/>
    <w:rsid w:val="00AC5281"/>
    <w:rsid w:val="00AC791E"/>
    <w:rsid w:val="00AD5C4E"/>
    <w:rsid w:val="00AD6516"/>
    <w:rsid w:val="00AE1D6E"/>
    <w:rsid w:val="00AE35F6"/>
    <w:rsid w:val="00AE43F7"/>
    <w:rsid w:val="00AE4702"/>
    <w:rsid w:val="00AF4E64"/>
    <w:rsid w:val="00B0167B"/>
    <w:rsid w:val="00B05304"/>
    <w:rsid w:val="00B0695A"/>
    <w:rsid w:val="00B10B82"/>
    <w:rsid w:val="00B113FA"/>
    <w:rsid w:val="00B1559B"/>
    <w:rsid w:val="00B23209"/>
    <w:rsid w:val="00B238AD"/>
    <w:rsid w:val="00B2544A"/>
    <w:rsid w:val="00B257FE"/>
    <w:rsid w:val="00B26E49"/>
    <w:rsid w:val="00B314F0"/>
    <w:rsid w:val="00B33F89"/>
    <w:rsid w:val="00B34341"/>
    <w:rsid w:val="00B34C6E"/>
    <w:rsid w:val="00B366F2"/>
    <w:rsid w:val="00B37D96"/>
    <w:rsid w:val="00B46104"/>
    <w:rsid w:val="00B52533"/>
    <w:rsid w:val="00B52802"/>
    <w:rsid w:val="00B54DB5"/>
    <w:rsid w:val="00B55004"/>
    <w:rsid w:val="00B57EC5"/>
    <w:rsid w:val="00B61FEB"/>
    <w:rsid w:val="00B6458B"/>
    <w:rsid w:val="00B645ED"/>
    <w:rsid w:val="00B651DD"/>
    <w:rsid w:val="00B65C31"/>
    <w:rsid w:val="00B720EC"/>
    <w:rsid w:val="00B75558"/>
    <w:rsid w:val="00B762E0"/>
    <w:rsid w:val="00B77499"/>
    <w:rsid w:val="00B825D0"/>
    <w:rsid w:val="00B829ED"/>
    <w:rsid w:val="00B83929"/>
    <w:rsid w:val="00B84280"/>
    <w:rsid w:val="00B84D4B"/>
    <w:rsid w:val="00B8601A"/>
    <w:rsid w:val="00B915F1"/>
    <w:rsid w:val="00B97EEE"/>
    <w:rsid w:val="00BA7DEC"/>
    <w:rsid w:val="00BB1995"/>
    <w:rsid w:val="00BB1C2F"/>
    <w:rsid w:val="00BB2479"/>
    <w:rsid w:val="00BB5D6D"/>
    <w:rsid w:val="00BB7136"/>
    <w:rsid w:val="00BC2E2E"/>
    <w:rsid w:val="00BC43EA"/>
    <w:rsid w:val="00BC4931"/>
    <w:rsid w:val="00BD357C"/>
    <w:rsid w:val="00BE0430"/>
    <w:rsid w:val="00BE0695"/>
    <w:rsid w:val="00BE3087"/>
    <w:rsid w:val="00BF367A"/>
    <w:rsid w:val="00BF54EF"/>
    <w:rsid w:val="00BF5B40"/>
    <w:rsid w:val="00BF735E"/>
    <w:rsid w:val="00C03D4E"/>
    <w:rsid w:val="00C0644C"/>
    <w:rsid w:val="00C138B2"/>
    <w:rsid w:val="00C1761F"/>
    <w:rsid w:val="00C202EA"/>
    <w:rsid w:val="00C205C8"/>
    <w:rsid w:val="00C217CD"/>
    <w:rsid w:val="00C27665"/>
    <w:rsid w:val="00C4006D"/>
    <w:rsid w:val="00C45F45"/>
    <w:rsid w:val="00C552F5"/>
    <w:rsid w:val="00C65B05"/>
    <w:rsid w:val="00C73F08"/>
    <w:rsid w:val="00C7418F"/>
    <w:rsid w:val="00C74E2C"/>
    <w:rsid w:val="00C77433"/>
    <w:rsid w:val="00C77AD6"/>
    <w:rsid w:val="00C805C5"/>
    <w:rsid w:val="00C80648"/>
    <w:rsid w:val="00C84911"/>
    <w:rsid w:val="00C929D4"/>
    <w:rsid w:val="00C933ED"/>
    <w:rsid w:val="00CA136B"/>
    <w:rsid w:val="00CA141A"/>
    <w:rsid w:val="00CA2A89"/>
    <w:rsid w:val="00CA323B"/>
    <w:rsid w:val="00CA3296"/>
    <w:rsid w:val="00CA63F7"/>
    <w:rsid w:val="00CA7470"/>
    <w:rsid w:val="00CB1D60"/>
    <w:rsid w:val="00CB797E"/>
    <w:rsid w:val="00CC0EF3"/>
    <w:rsid w:val="00CD2490"/>
    <w:rsid w:val="00CD5575"/>
    <w:rsid w:val="00CE21B9"/>
    <w:rsid w:val="00CE275C"/>
    <w:rsid w:val="00CF1A88"/>
    <w:rsid w:val="00CF3861"/>
    <w:rsid w:val="00D014F5"/>
    <w:rsid w:val="00D04EAE"/>
    <w:rsid w:val="00D0660C"/>
    <w:rsid w:val="00D11271"/>
    <w:rsid w:val="00D11CA0"/>
    <w:rsid w:val="00D150A9"/>
    <w:rsid w:val="00D2179A"/>
    <w:rsid w:val="00D24011"/>
    <w:rsid w:val="00D24CD9"/>
    <w:rsid w:val="00D2521F"/>
    <w:rsid w:val="00D27D52"/>
    <w:rsid w:val="00D36CE6"/>
    <w:rsid w:val="00D53F70"/>
    <w:rsid w:val="00D53FF3"/>
    <w:rsid w:val="00D543D5"/>
    <w:rsid w:val="00D578FC"/>
    <w:rsid w:val="00D62321"/>
    <w:rsid w:val="00D62391"/>
    <w:rsid w:val="00D66E74"/>
    <w:rsid w:val="00D70300"/>
    <w:rsid w:val="00D71264"/>
    <w:rsid w:val="00D74A6B"/>
    <w:rsid w:val="00D77B19"/>
    <w:rsid w:val="00D8429F"/>
    <w:rsid w:val="00DA040D"/>
    <w:rsid w:val="00DA097F"/>
    <w:rsid w:val="00DA0A43"/>
    <w:rsid w:val="00DA21BF"/>
    <w:rsid w:val="00DA2388"/>
    <w:rsid w:val="00DA36D5"/>
    <w:rsid w:val="00DA3E7C"/>
    <w:rsid w:val="00DA512B"/>
    <w:rsid w:val="00DA5884"/>
    <w:rsid w:val="00DA73A3"/>
    <w:rsid w:val="00DA7EFE"/>
    <w:rsid w:val="00DB0FB0"/>
    <w:rsid w:val="00DB23BA"/>
    <w:rsid w:val="00DB3948"/>
    <w:rsid w:val="00DB49A0"/>
    <w:rsid w:val="00DC0548"/>
    <w:rsid w:val="00DC26A9"/>
    <w:rsid w:val="00DC7006"/>
    <w:rsid w:val="00DC7574"/>
    <w:rsid w:val="00DD0A49"/>
    <w:rsid w:val="00DD325F"/>
    <w:rsid w:val="00DE45B7"/>
    <w:rsid w:val="00DE6535"/>
    <w:rsid w:val="00DF169F"/>
    <w:rsid w:val="00DF4F3C"/>
    <w:rsid w:val="00DF4F6F"/>
    <w:rsid w:val="00E01300"/>
    <w:rsid w:val="00E076A3"/>
    <w:rsid w:val="00E118D8"/>
    <w:rsid w:val="00E14FC3"/>
    <w:rsid w:val="00E15C74"/>
    <w:rsid w:val="00E16CB9"/>
    <w:rsid w:val="00E22F7E"/>
    <w:rsid w:val="00E2592B"/>
    <w:rsid w:val="00E2664B"/>
    <w:rsid w:val="00E27456"/>
    <w:rsid w:val="00E30105"/>
    <w:rsid w:val="00E329EE"/>
    <w:rsid w:val="00E363C7"/>
    <w:rsid w:val="00E37090"/>
    <w:rsid w:val="00E47851"/>
    <w:rsid w:val="00E52235"/>
    <w:rsid w:val="00E5230F"/>
    <w:rsid w:val="00E53F7B"/>
    <w:rsid w:val="00E607C2"/>
    <w:rsid w:val="00E6667C"/>
    <w:rsid w:val="00E706B3"/>
    <w:rsid w:val="00E73AC0"/>
    <w:rsid w:val="00E7422B"/>
    <w:rsid w:val="00E855D4"/>
    <w:rsid w:val="00E97584"/>
    <w:rsid w:val="00EA160A"/>
    <w:rsid w:val="00EA6EC6"/>
    <w:rsid w:val="00EB20D1"/>
    <w:rsid w:val="00EB58F3"/>
    <w:rsid w:val="00EB63DE"/>
    <w:rsid w:val="00EB693F"/>
    <w:rsid w:val="00EC0761"/>
    <w:rsid w:val="00EC2FEA"/>
    <w:rsid w:val="00EC3C82"/>
    <w:rsid w:val="00ED0B06"/>
    <w:rsid w:val="00ED0EBB"/>
    <w:rsid w:val="00ED72CF"/>
    <w:rsid w:val="00EE4455"/>
    <w:rsid w:val="00EF2677"/>
    <w:rsid w:val="00EF2BAA"/>
    <w:rsid w:val="00EF3B0D"/>
    <w:rsid w:val="00F00EF3"/>
    <w:rsid w:val="00F04055"/>
    <w:rsid w:val="00F122B9"/>
    <w:rsid w:val="00F132DA"/>
    <w:rsid w:val="00F1559C"/>
    <w:rsid w:val="00F1662A"/>
    <w:rsid w:val="00F16E22"/>
    <w:rsid w:val="00F21CD9"/>
    <w:rsid w:val="00F22750"/>
    <w:rsid w:val="00F230ED"/>
    <w:rsid w:val="00F231DD"/>
    <w:rsid w:val="00F245E4"/>
    <w:rsid w:val="00F251E2"/>
    <w:rsid w:val="00F27E7A"/>
    <w:rsid w:val="00F30F7C"/>
    <w:rsid w:val="00F31A06"/>
    <w:rsid w:val="00F3207F"/>
    <w:rsid w:val="00F3541A"/>
    <w:rsid w:val="00F35603"/>
    <w:rsid w:val="00F35FAB"/>
    <w:rsid w:val="00F46275"/>
    <w:rsid w:val="00F47D87"/>
    <w:rsid w:val="00F53898"/>
    <w:rsid w:val="00F54033"/>
    <w:rsid w:val="00F5665F"/>
    <w:rsid w:val="00F56BC2"/>
    <w:rsid w:val="00F60488"/>
    <w:rsid w:val="00F631B6"/>
    <w:rsid w:val="00F63BC0"/>
    <w:rsid w:val="00F640FB"/>
    <w:rsid w:val="00F64612"/>
    <w:rsid w:val="00F708DC"/>
    <w:rsid w:val="00F719B8"/>
    <w:rsid w:val="00F803F9"/>
    <w:rsid w:val="00F81685"/>
    <w:rsid w:val="00F92EB5"/>
    <w:rsid w:val="00F94B00"/>
    <w:rsid w:val="00FA03AD"/>
    <w:rsid w:val="00FA088D"/>
    <w:rsid w:val="00FA2E89"/>
    <w:rsid w:val="00FA37F3"/>
    <w:rsid w:val="00FA6F87"/>
    <w:rsid w:val="00FB18D8"/>
    <w:rsid w:val="00FB2438"/>
    <w:rsid w:val="00FB4BFF"/>
    <w:rsid w:val="00FB6500"/>
    <w:rsid w:val="00FC2080"/>
    <w:rsid w:val="00FC430C"/>
    <w:rsid w:val="00FC5647"/>
    <w:rsid w:val="00FC7332"/>
    <w:rsid w:val="00FC772A"/>
    <w:rsid w:val="00FD0587"/>
    <w:rsid w:val="00FD1D9C"/>
    <w:rsid w:val="00FE0D9B"/>
    <w:rsid w:val="00FE0DCE"/>
    <w:rsid w:val="00FE41C6"/>
    <w:rsid w:val="00FE6FDB"/>
    <w:rsid w:val="00FE7435"/>
    <w:rsid w:val="00FF703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4159A"/>
    <w:rPr>
      <w:sz w:val="24"/>
      <w:szCs w:val="24"/>
    </w:rPr>
  </w:style>
  <w:style w:type="paragraph" w:styleId="Heading1">
    <w:name w:val="heading 1"/>
    <w:basedOn w:val="Normal"/>
    <w:next w:val="Normal"/>
    <w:qFormat/>
    <w:rsid w:val="00983636"/>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983636"/>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412C6F"/>
    <w:pPr>
      <w:keepNext/>
      <w:spacing w:before="240" w:after="60"/>
      <w:outlineLvl w:val="2"/>
    </w:pPr>
    <w:rPr>
      <w:rFonts w:ascii="Arial" w:hAnsi="Arial" w:cs="Arial"/>
      <w:b/>
      <w:bCs/>
      <w:sz w:val="26"/>
      <w:szCs w:val="26"/>
    </w:rPr>
  </w:style>
  <w:style w:type="paragraph" w:styleId="Heading4">
    <w:name w:val="heading 4"/>
    <w:basedOn w:val="Normal"/>
    <w:next w:val="Normal"/>
    <w:qFormat/>
    <w:rsid w:val="007D4700"/>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873F74"/>
    <w:pPr>
      <w:bidi/>
      <w:jc w:val="right"/>
    </w:pPr>
    <w:rPr>
      <w:sz w:val="20"/>
      <w:szCs w:val="20"/>
      <w:lang w:bidi="ar-QA"/>
    </w:rPr>
  </w:style>
  <w:style w:type="character" w:styleId="FootnoteReference">
    <w:name w:val="footnote reference"/>
    <w:basedOn w:val="DefaultParagraphFont"/>
    <w:semiHidden/>
    <w:rsid w:val="00873F74"/>
    <w:rPr>
      <w:vertAlign w:val="superscript"/>
    </w:rPr>
  </w:style>
  <w:style w:type="paragraph" w:customStyle="1" w:styleId="LefttoRight">
    <w:name w:val="Left to Right"/>
    <w:basedOn w:val="Normal"/>
    <w:link w:val="LefttoRightChar"/>
    <w:rsid w:val="00873F74"/>
    <w:pPr>
      <w:jc w:val="lowKashida"/>
    </w:pPr>
    <w:rPr>
      <w:lang w:bidi="ar-QA"/>
    </w:rPr>
  </w:style>
  <w:style w:type="character" w:customStyle="1" w:styleId="LefttoRightChar">
    <w:name w:val="Left to Right Char"/>
    <w:basedOn w:val="DefaultParagraphFont"/>
    <w:link w:val="LefttoRight"/>
    <w:rsid w:val="00873F74"/>
    <w:rPr>
      <w:sz w:val="24"/>
      <w:szCs w:val="24"/>
      <w:lang w:val="en-US" w:eastAsia="en-US" w:bidi="ar-QA"/>
    </w:rPr>
  </w:style>
  <w:style w:type="table" w:styleId="TableGrid">
    <w:name w:val="Table Grid"/>
    <w:basedOn w:val="TableNormal"/>
    <w:rsid w:val="00873F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xhibitTitle">
    <w:name w:val="Exhibit Title"/>
    <w:basedOn w:val="Normal"/>
    <w:rsid w:val="00873F74"/>
    <w:pPr>
      <w:pBdr>
        <w:bottom w:val="single" w:sz="4" w:space="1" w:color="auto"/>
      </w:pBdr>
      <w:spacing w:before="120" w:after="120"/>
      <w:jc w:val="both"/>
    </w:pPr>
    <w:rPr>
      <w:b/>
      <w:smallCaps/>
      <w:szCs w:val="20"/>
    </w:rPr>
  </w:style>
  <w:style w:type="paragraph" w:customStyle="1" w:styleId="BulletLevel1">
    <w:name w:val="Bullet Level 1"/>
    <w:basedOn w:val="Normal"/>
    <w:rsid w:val="00B06A2F"/>
    <w:pPr>
      <w:numPr>
        <w:numId w:val="1"/>
      </w:numPr>
      <w:spacing w:before="120" w:after="120"/>
      <w:jc w:val="both"/>
    </w:pPr>
    <w:rPr>
      <w:szCs w:val="20"/>
    </w:rPr>
  </w:style>
  <w:style w:type="paragraph" w:styleId="Header">
    <w:name w:val="header"/>
    <w:basedOn w:val="Normal"/>
    <w:rsid w:val="00B06A2F"/>
    <w:pPr>
      <w:tabs>
        <w:tab w:val="center" w:pos="4320"/>
        <w:tab w:val="right" w:pos="8640"/>
      </w:tabs>
      <w:spacing w:before="120" w:after="120"/>
      <w:jc w:val="both"/>
    </w:pPr>
    <w:rPr>
      <w:szCs w:val="20"/>
    </w:rPr>
  </w:style>
  <w:style w:type="paragraph" w:styleId="TOC1">
    <w:name w:val="toc 1"/>
    <w:basedOn w:val="Normal"/>
    <w:next w:val="Normal"/>
    <w:autoRedefine/>
    <w:uiPriority w:val="39"/>
    <w:rsid w:val="001D0454"/>
  </w:style>
  <w:style w:type="paragraph" w:styleId="TOC2">
    <w:name w:val="toc 2"/>
    <w:basedOn w:val="Normal"/>
    <w:next w:val="Normal"/>
    <w:autoRedefine/>
    <w:uiPriority w:val="39"/>
    <w:rsid w:val="001D0454"/>
    <w:pPr>
      <w:ind w:left="240"/>
    </w:pPr>
  </w:style>
  <w:style w:type="paragraph" w:styleId="TOC3">
    <w:name w:val="toc 3"/>
    <w:basedOn w:val="Normal"/>
    <w:next w:val="Normal"/>
    <w:autoRedefine/>
    <w:semiHidden/>
    <w:rsid w:val="001D0454"/>
    <w:pPr>
      <w:ind w:left="480"/>
    </w:pPr>
  </w:style>
  <w:style w:type="character" w:styleId="Hyperlink">
    <w:name w:val="Hyperlink"/>
    <w:basedOn w:val="DefaultParagraphFont"/>
    <w:uiPriority w:val="99"/>
    <w:rsid w:val="001D0454"/>
    <w:rPr>
      <w:color w:val="0000FF"/>
      <w:u w:val="single"/>
    </w:rPr>
  </w:style>
  <w:style w:type="paragraph" w:styleId="Footer">
    <w:name w:val="footer"/>
    <w:basedOn w:val="Normal"/>
    <w:rsid w:val="001D0454"/>
    <w:pPr>
      <w:tabs>
        <w:tab w:val="center" w:pos="4320"/>
        <w:tab w:val="right" w:pos="8640"/>
      </w:tabs>
    </w:pPr>
  </w:style>
  <w:style w:type="character" w:styleId="PageNumber">
    <w:name w:val="page number"/>
    <w:basedOn w:val="DefaultParagraphFont"/>
    <w:rsid w:val="003E3999"/>
  </w:style>
  <w:style w:type="paragraph" w:styleId="BalloonText">
    <w:name w:val="Balloon Text"/>
    <w:basedOn w:val="Normal"/>
    <w:semiHidden/>
    <w:rsid w:val="00DD4AB4"/>
    <w:rPr>
      <w:rFonts w:ascii="Tahoma" w:hAnsi="Tahoma" w:cs="Tahoma"/>
      <w:sz w:val="16"/>
      <w:szCs w:val="16"/>
    </w:rPr>
  </w:style>
  <w:style w:type="table" w:styleId="TableList3">
    <w:name w:val="Table List 3"/>
    <w:basedOn w:val="TableNormal"/>
    <w:rsid w:val="00C37EC1"/>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CommentReference">
    <w:name w:val="annotation reference"/>
    <w:basedOn w:val="DefaultParagraphFont"/>
    <w:uiPriority w:val="99"/>
    <w:semiHidden/>
    <w:rsid w:val="00621299"/>
    <w:rPr>
      <w:sz w:val="16"/>
      <w:szCs w:val="16"/>
    </w:rPr>
  </w:style>
  <w:style w:type="paragraph" w:styleId="CommentText">
    <w:name w:val="annotation text"/>
    <w:basedOn w:val="Normal"/>
    <w:link w:val="CommentTextChar"/>
    <w:uiPriority w:val="99"/>
    <w:rsid w:val="00621299"/>
    <w:rPr>
      <w:sz w:val="20"/>
      <w:szCs w:val="20"/>
    </w:rPr>
  </w:style>
  <w:style w:type="paragraph" w:styleId="CommentSubject">
    <w:name w:val="annotation subject"/>
    <w:basedOn w:val="CommentText"/>
    <w:next w:val="CommentText"/>
    <w:semiHidden/>
    <w:rsid w:val="00621299"/>
    <w:rPr>
      <w:b/>
      <w:bCs/>
    </w:rPr>
  </w:style>
  <w:style w:type="paragraph" w:customStyle="1" w:styleId="TableSmallBullets">
    <w:name w:val="Table Small Bullets"/>
    <w:basedOn w:val="Normal"/>
    <w:rsid w:val="00D5758D"/>
    <w:pPr>
      <w:numPr>
        <w:numId w:val="2"/>
      </w:numPr>
      <w:tabs>
        <w:tab w:val="left" w:pos="144"/>
      </w:tabs>
      <w:ind w:left="144" w:hanging="144"/>
    </w:pPr>
    <w:rPr>
      <w:rFonts w:ascii="Futura MdCn BT" w:hAnsi="Futura MdCn BT"/>
      <w:sz w:val="20"/>
    </w:rPr>
  </w:style>
  <w:style w:type="paragraph" w:styleId="BodyTextIndent2">
    <w:name w:val="Body Text Indent 2"/>
    <w:basedOn w:val="Normal"/>
    <w:rsid w:val="00D5758D"/>
    <w:pPr>
      <w:widowControl w:val="0"/>
      <w:tabs>
        <w:tab w:val="num" w:pos="780"/>
      </w:tabs>
      <w:autoSpaceDE w:val="0"/>
      <w:autoSpaceDN w:val="0"/>
      <w:adjustRightInd w:val="0"/>
      <w:ind w:left="7"/>
      <w:jc w:val="both"/>
    </w:pPr>
  </w:style>
  <w:style w:type="character" w:styleId="Emphasis">
    <w:name w:val="Emphasis"/>
    <w:basedOn w:val="DefaultParagraphFont"/>
    <w:qFormat/>
    <w:rsid w:val="00945188"/>
    <w:rPr>
      <w:i/>
      <w:iCs/>
    </w:rPr>
  </w:style>
  <w:style w:type="paragraph" w:customStyle="1" w:styleId="Heading4t">
    <w:name w:val="Heading 4t"/>
    <w:basedOn w:val="Heading3"/>
    <w:rsid w:val="007D4700"/>
    <w:rPr>
      <w:sz w:val="24"/>
      <w:szCs w:val="24"/>
    </w:rPr>
  </w:style>
  <w:style w:type="paragraph" w:styleId="EndnoteText">
    <w:name w:val="endnote text"/>
    <w:basedOn w:val="Normal"/>
    <w:semiHidden/>
    <w:rsid w:val="00C034DF"/>
    <w:rPr>
      <w:sz w:val="20"/>
      <w:szCs w:val="20"/>
    </w:rPr>
  </w:style>
  <w:style w:type="character" w:styleId="EndnoteReference">
    <w:name w:val="endnote reference"/>
    <w:basedOn w:val="DefaultParagraphFont"/>
    <w:semiHidden/>
    <w:rsid w:val="00C034DF"/>
    <w:rPr>
      <w:vertAlign w:val="superscript"/>
    </w:rPr>
  </w:style>
  <w:style w:type="character" w:styleId="FollowedHyperlink">
    <w:name w:val="FollowedHyperlink"/>
    <w:basedOn w:val="DefaultParagraphFont"/>
    <w:rsid w:val="00BF735E"/>
    <w:rPr>
      <w:color w:val="800080"/>
      <w:u w:val="single"/>
    </w:rPr>
  </w:style>
  <w:style w:type="character" w:customStyle="1" w:styleId="QuickFormat9">
    <w:name w:val="QuickFormat9"/>
    <w:rsid w:val="003F5921"/>
    <w:rPr>
      <w:b/>
      <w:i/>
      <w:color w:val="000000"/>
      <w:sz w:val="24"/>
    </w:rPr>
  </w:style>
  <w:style w:type="character" w:styleId="Strong">
    <w:name w:val="Strong"/>
    <w:basedOn w:val="DefaultParagraphFont"/>
    <w:qFormat/>
    <w:rsid w:val="007D4F9F"/>
    <w:rPr>
      <w:b/>
      <w:bCs/>
    </w:rPr>
  </w:style>
  <w:style w:type="paragraph" w:styleId="NormalWeb">
    <w:name w:val="Normal (Web)"/>
    <w:basedOn w:val="Normal"/>
    <w:rsid w:val="00450538"/>
    <w:pPr>
      <w:spacing w:before="100" w:beforeAutospacing="1" w:after="100" w:afterAutospacing="1"/>
    </w:pPr>
  </w:style>
  <w:style w:type="character" w:customStyle="1" w:styleId="CommentTextChar">
    <w:name w:val="Comment Text Char"/>
    <w:basedOn w:val="DefaultParagraphFont"/>
    <w:link w:val="CommentText"/>
    <w:uiPriority w:val="99"/>
    <w:locked/>
    <w:rsid w:val="00E076A3"/>
  </w:style>
  <w:style w:type="paragraph" w:styleId="NoSpacing">
    <w:name w:val="No Spacing"/>
    <w:uiPriority w:val="1"/>
    <w:qFormat/>
    <w:rsid w:val="001169E2"/>
    <w:rPr>
      <w:rFonts w:ascii="Calibri" w:eastAsia="Calibri" w:hAnsi="Calibri" w:cs="Arial"/>
      <w:sz w:val="22"/>
      <w:szCs w:val="22"/>
    </w:rPr>
  </w:style>
  <w:style w:type="paragraph" w:customStyle="1" w:styleId="Tabletext">
    <w:name w:val="Table text"/>
    <w:qFormat/>
    <w:rsid w:val="001169E2"/>
    <w:pPr>
      <w:spacing w:before="40" w:after="40"/>
    </w:pPr>
    <w:rPr>
      <w:rFonts w:ascii="Arial" w:hAnsi="Arial"/>
    </w:rPr>
  </w:style>
  <w:style w:type="paragraph" w:customStyle="1" w:styleId="Default">
    <w:name w:val="Default"/>
    <w:rsid w:val="0054252F"/>
    <w:pPr>
      <w:autoSpaceDE w:val="0"/>
      <w:autoSpaceDN w:val="0"/>
      <w:adjustRightInd w:val="0"/>
    </w:pPr>
    <w:rPr>
      <w:rFonts w:ascii="Arial" w:hAnsi="Arial" w:cs="Arial"/>
      <w:color w:val="000000"/>
      <w:sz w:val="24"/>
      <w:szCs w:val="24"/>
    </w:rPr>
  </w:style>
  <w:style w:type="character" w:customStyle="1" w:styleId="FootnoteTextChar">
    <w:name w:val="Footnote Text Char"/>
    <w:basedOn w:val="DefaultParagraphFont"/>
    <w:link w:val="FootnoteText"/>
    <w:rsid w:val="008352A2"/>
    <w:rPr>
      <w:lang w:bidi="ar-QA"/>
    </w:rPr>
  </w:style>
  <w:style w:type="paragraph" w:customStyle="1" w:styleId="StylebiblioTimesNewRoman">
    <w:name w:val="Style biblio + Times New Roman"/>
    <w:basedOn w:val="Normal"/>
    <w:uiPriority w:val="99"/>
    <w:rsid w:val="005744D7"/>
    <w:pPr>
      <w:keepLines/>
      <w:spacing w:after="120"/>
      <w:ind w:left="720" w:hanging="720"/>
    </w:pPr>
    <w:rPr>
      <w:szCs w:val="20"/>
    </w:rPr>
  </w:style>
  <w:style w:type="paragraph" w:styleId="ListParagraph">
    <w:name w:val="List Paragraph"/>
    <w:basedOn w:val="Normal"/>
    <w:uiPriority w:val="34"/>
    <w:qFormat/>
    <w:rsid w:val="008D1DA5"/>
    <w:pPr>
      <w:ind w:left="720"/>
    </w:pPr>
  </w:style>
  <w:style w:type="paragraph" w:styleId="Revision">
    <w:name w:val="Revision"/>
    <w:hidden/>
    <w:uiPriority w:val="99"/>
    <w:semiHidden/>
    <w:rsid w:val="007325FA"/>
    <w:rPr>
      <w:sz w:val="24"/>
      <w:szCs w:val="24"/>
    </w:rPr>
  </w:style>
  <w:style w:type="paragraph" w:styleId="BodyText">
    <w:name w:val="Body Text"/>
    <w:basedOn w:val="Normal"/>
    <w:link w:val="BodyTextChar"/>
    <w:rsid w:val="002A4720"/>
    <w:pPr>
      <w:spacing w:after="120"/>
    </w:pPr>
  </w:style>
  <w:style w:type="character" w:customStyle="1" w:styleId="BodyTextChar">
    <w:name w:val="Body Text Char"/>
    <w:basedOn w:val="DefaultParagraphFont"/>
    <w:link w:val="BodyText"/>
    <w:rsid w:val="002A4720"/>
    <w:rPr>
      <w:sz w:val="24"/>
      <w:szCs w:val="24"/>
    </w:rPr>
  </w:style>
  <w:style w:type="paragraph" w:styleId="ListBullet">
    <w:name w:val="List Bullet"/>
    <w:basedOn w:val="Normal"/>
    <w:rsid w:val="002A4720"/>
    <w:pPr>
      <w:numPr>
        <w:numId w:val="17"/>
      </w:numPr>
    </w:pPr>
    <w:rPr>
      <w:rFonts w:eastAsia="MS Mincho"/>
      <w:szCs w:val="20"/>
    </w:rPr>
  </w:style>
  <w:style w:type="paragraph" w:styleId="TOCHeading">
    <w:name w:val="TOC Heading"/>
    <w:basedOn w:val="Heading1"/>
    <w:next w:val="Normal"/>
    <w:uiPriority w:val="39"/>
    <w:semiHidden/>
    <w:unhideWhenUsed/>
    <w:qFormat/>
    <w:rsid w:val="008B3460"/>
    <w:pPr>
      <w:keepLines/>
      <w:spacing w:before="480" w:after="0" w:line="276" w:lineRule="auto"/>
      <w:outlineLvl w:val="9"/>
    </w:pPr>
    <w:rPr>
      <w:rFonts w:ascii="Cambria" w:hAnsi="Cambria" w:cs="Times New Roman"/>
      <w:color w:val="365F91"/>
      <w:kern w:val="0"/>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4159A"/>
    <w:rPr>
      <w:sz w:val="24"/>
      <w:szCs w:val="24"/>
    </w:rPr>
  </w:style>
  <w:style w:type="paragraph" w:styleId="Heading1">
    <w:name w:val="heading 1"/>
    <w:basedOn w:val="Normal"/>
    <w:next w:val="Normal"/>
    <w:qFormat/>
    <w:rsid w:val="00983636"/>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983636"/>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412C6F"/>
    <w:pPr>
      <w:keepNext/>
      <w:spacing w:before="240" w:after="60"/>
      <w:outlineLvl w:val="2"/>
    </w:pPr>
    <w:rPr>
      <w:rFonts w:ascii="Arial" w:hAnsi="Arial" w:cs="Arial"/>
      <w:b/>
      <w:bCs/>
      <w:sz w:val="26"/>
      <w:szCs w:val="26"/>
    </w:rPr>
  </w:style>
  <w:style w:type="paragraph" w:styleId="Heading4">
    <w:name w:val="heading 4"/>
    <w:basedOn w:val="Normal"/>
    <w:next w:val="Normal"/>
    <w:qFormat/>
    <w:rsid w:val="007D4700"/>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873F74"/>
    <w:pPr>
      <w:bidi/>
      <w:jc w:val="right"/>
    </w:pPr>
    <w:rPr>
      <w:sz w:val="20"/>
      <w:szCs w:val="20"/>
      <w:lang w:bidi="ar-QA"/>
    </w:rPr>
  </w:style>
  <w:style w:type="character" w:styleId="FootnoteReference">
    <w:name w:val="footnote reference"/>
    <w:basedOn w:val="DefaultParagraphFont"/>
    <w:semiHidden/>
    <w:rsid w:val="00873F74"/>
    <w:rPr>
      <w:vertAlign w:val="superscript"/>
    </w:rPr>
  </w:style>
  <w:style w:type="paragraph" w:customStyle="1" w:styleId="LefttoRight">
    <w:name w:val="Left to Right"/>
    <w:basedOn w:val="Normal"/>
    <w:link w:val="LefttoRightChar"/>
    <w:rsid w:val="00873F74"/>
    <w:pPr>
      <w:jc w:val="lowKashida"/>
    </w:pPr>
    <w:rPr>
      <w:lang w:bidi="ar-QA"/>
    </w:rPr>
  </w:style>
  <w:style w:type="character" w:customStyle="1" w:styleId="LefttoRightChar">
    <w:name w:val="Left to Right Char"/>
    <w:basedOn w:val="DefaultParagraphFont"/>
    <w:link w:val="LefttoRight"/>
    <w:rsid w:val="00873F74"/>
    <w:rPr>
      <w:sz w:val="24"/>
      <w:szCs w:val="24"/>
      <w:lang w:val="en-US" w:eastAsia="en-US" w:bidi="ar-QA"/>
    </w:rPr>
  </w:style>
  <w:style w:type="table" w:styleId="TableGrid">
    <w:name w:val="Table Grid"/>
    <w:basedOn w:val="TableNormal"/>
    <w:rsid w:val="00873F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xhibitTitle">
    <w:name w:val="Exhibit Title"/>
    <w:basedOn w:val="Normal"/>
    <w:rsid w:val="00873F74"/>
    <w:pPr>
      <w:pBdr>
        <w:bottom w:val="single" w:sz="4" w:space="1" w:color="auto"/>
      </w:pBdr>
      <w:spacing w:before="120" w:after="120"/>
      <w:jc w:val="both"/>
    </w:pPr>
    <w:rPr>
      <w:b/>
      <w:smallCaps/>
      <w:szCs w:val="20"/>
    </w:rPr>
  </w:style>
  <w:style w:type="paragraph" w:customStyle="1" w:styleId="BulletLevel1">
    <w:name w:val="Bullet Level 1"/>
    <w:basedOn w:val="Normal"/>
    <w:rsid w:val="00B06A2F"/>
    <w:pPr>
      <w:numPr>
        <w:numId w:val="1"/>
      </w:numPr>
      <w:spacing w:before="120" w:after="120"/>
      <w:jc w:val="both"/>
    </w:pPr>
    <w:rPr>
      <w:szCs w:val="20"/>
    </w:rPr>
  </w:style>
  <w:style w:type="paragraph" w:styleId="Header">
    <w:name w:val="header"/>
    <w:basedOn w:val="Normal"/>
    <w:rsid w:val="00B06A2F"/>
    <w:pPr>
      <w:tabs>
        <w:tab w:val="center" w:pos="4320"/>
        <w:tab w:val="right" w:pos="8640"/>
      </w:tabs>
      <w:spacing w:before="120" w:after="120"/>
      <w:jc w:val="both"/>
    </w:pPr>
    <w:rPr>
      <w:szCs w:val="20"/>
    </w:rPr>
  </w:style>
  <w:style w:type="paragraph" w:styleId="TOC1">
    <w:name w:val="toc 1"/>
    <w:basedOn w:val="Normal"/>
    <w:next w:val="Normal"/>
    <w:autoRedefine/>
    <w:uiPriority w:val="39"/>
    <w:rsid w:val="001D0454"/>
  </w:style>
  <w:style w:type="paragraph" w:styleId="TOC2">
    <w:name w:val="toc 2"/>
    <w:basedOn w:val="Normal"/>
    <w:next w:val="Normal"/>
    <w:autoRedefine/>
    <w:uiPriority w:val="39"/>
    <w:rsid w:val="001D0454"/>
    <w:pPr>
      <w:ind w:left="240"/>
    </w:pPr>
  </w:style>
  <w:style w:type="paragraph" w:styleId="TOC3">
    <w:name w:val="toc 3"/>
    <w:basedOn w:val="Normal"/>
    <w:next w:val="Normal"/>
    <w:autoRedefine/>
    <w:semiHidden/>
    <w:rsid w:val="001D0454"/>
    <w:pPr>
      <w:ind w:left="480"/>
    </w:pPr>
  </w:style>
  <w:style w:type="character" w:styleId="Hyperlink">
    <w:name w:val="Hyperlink"/>
    <w:basedOn w:val="DefaultParagraphFont"/>
    <w:uiPriority w:val="99"/>
    <w:rsid w:val="001D0454"/>
    <w:rPr>
      <w:color w:val="0000FF"/>
      <w:u w:val="single"/>
    </w:rPr>
  </w:style>
  <w:style w:type="paragraph" w:styleId="Footer">
    <w:name w:val="footer"/>
    <w:basedOn w:val="Normal"/>
    <w:rsid w:val="001D0454"/>
    <w:pPr>
      <w:tabs>
        <w:tab w:val="center" w:pos="4320"/>
        <w:tab w:val="right" w:pos="8640"/>
      </w:tabs>
    </w:pPr>
  </w:style>
  <w:style w:type="character" w:styleId="PageNumber">
    <w:name w:val="page number"/>
    <w:basedOn w:val="DefaultParagraphFont"/>
    <w:rsid w:val="003E3999"/>
  </w:style>
  <w:style w:type="paragraph" w:styleId="BalloonText">
    <w:name w:val="Balloon Text"/>
    <w:basedOn w:val="Normal"/>
    <w:semiHidden/>
    <w:rsid w:val="00DD4AB4"/>
    <w:rPr>
      <w:rFonts w:ascii="Tahoma" w:hAnsi="Tahoma" w:cs="Tahoma"/>
      <w:sz w:val="16"/>
      <w:szCs w:val="16"/>
    </w:rPr>
  </w:style>
  <w:style w:type="table" w:styleId="TableList3">
    <w:name w:val="Table List 3"/>
    <w:basedOn w:val="TableNormal"/>
    <w:rsid w:val="00C37EC1"/>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CommentReference">
    <w:name w:val="annotation reference"/>
    <w:basedOn w:val="DefaultParagraphFont"/>
    <w:uiPriority w:val="99"/>
    <w:semiHidden/>
    <w:rsid w:val="00621299"/>
    <w:rPr>
      <w:sz w:val="16"/>
      <w:szCs w:val="16"/>
    </w:rPr>
  </w:style>
  <w:style w:type="paragraph" w:styleId="CommentText">
    <w:name w:val="annotation text"/>
    <w:basedOn w:val="Normal"/>
    <w:link w:val="CommentTextChar"/>
    <w:uiPriority w:val="99"/>
    <w:rsid w:val="00621299"/>
    <w:rPr>
      <w:sz w:val="20"/>
      <w:szCs w:val="20"/>
    </w:rPr>
  </w:style>
  <w:style w:type="paragraph" w:styleId="CommentSubject">
    <w:name w:val="annotation subject"/>
    <w:basedOn w:val="CommentText"/>
    <w:next w:val="CommentText"/>
    <w:semiHidden/>
    <w:rsid w:val="00621299"/>
    <w:rPr>
      <w:b/>
      <w:bCs/>
    </w:rPr>
  </w:style>
  <w:style w:type="paragraph" w:customStyle="1" w:styleId="TableSmallBullets">
    <w:name w:val="Table Small Bullets"/>
    <w:basedOn w:val="Normal"/>
    <w:rsid w:val="00D5758D"/>
    <w:pPr>
      <w:numPr>
        <w:numId w:val="2"/>
      </w:numPr>
      <w:tabs>
        <w:tab w:val="left" w:pos="144"/>
      </w:tabs>
      <w:ind w:left="144" w:hanging="144"/>
    </w:pPr>
    <w:rPr>
      <w:rFonts w:ascii="Futura MdCn BT" w:hAnsi="Futura MdCn BT"/>
      <w:sz w:val="20"/>
    </w:rPr>
  </w:style>
  <w:style w:type="paragraph" w:styleId="BodyTextIndent2">
    <w:name w:val="Body Text Indent 2"/>
    <w:basedOn w:val="Normal"/>
    <w:rsid w:val="00D5758D"/>
    <w:pPr>
      <w:widowControl w:val="0"/>
      <w:tabs>
        <w:tab w:val="num" w:pos="780"/>
      </w:tabs>
      <w:autoSpaceDE w:val="0"/>
      <w:autoSpaceDN w:val="0"/>
      <w:adjustRightInd w:val="0"/>
      <w:ind w:left="7"/>
      <w:jc w:val="both"/>
    </w:pPr>
  </w:style>
  <w:style w:type="character" w:styleId="Emphasis">
    <w:name w:val="Emphasis"/>
    <w:basedOn w:val="DefaultParagraphFont"/>
    <w:qFormat/>
    <w:rsid w:val="00945188"/>
    <w:rPr>
      <w:i/>
      <w:iCs/>
    </w:rPr>
  </w:style>
  <w:style w:type="paragraph" w:customStyle="1" w:styleId="Heading4t">
    <w:name w:val="Heading 4t"/>
    <w:basedOn w:val="Heading3"/>
    <w:rsid w:val="007D4700"/>
    <w:rPr>
      <w:sz w:val="24"/>
      <w:szCs w:val="24"/>
    </w:rPr>
  </w:style>
  <w:style w:type="paragraph" w:styleId="EndnoteText">
    <w:name w:val="endnote text"/>
    <w:basedOn w:val="Normal"/>
    <w:semiHidden/>
    <w:rsid w:val="00C034DF"/>
    <w:rPr>
      <w:sz w:val="20"/>
      <w:szCs w:val="20"/>
    </w:rPr>
  </w:style>
  <w:style w:type="character" w:styleId="EndnoteReference">
    <w:name w:val="endnote reference"/>
    <w:basedOn w:val="DefaultParagraphFont"/>
    <w:semiHidden/>
    <w:rsid w:val="00C034DF"/>
    <w:rPr>
      <w:vertAlign w:val="superscript"/>
    </w:rPr>
  </w:style>
  <w:style w:type="character" w:styleId="FollowedHyperlink">
    <w:name w:val="FollowedHyperlink"/>
    <w:basedOn w:val="DefaultParagraphFont"/>
    <w:rsid w:val="00BF735E"/>
    <w:rPr>
      <w:color w:val="800080"/>
      <w:u w:val="single"/>
    </w:rPr>
  </w:style>
  <w:style w:type="character" w:customStyle="1" w:styleId="QuickFormat9">
    <w:name w:val="QuickFormat9"/>
    <w:rsid w:val="003F5921"/>
    <w:rPr>
      <w:b/>
      <w:i/>
      <w:color w:val="000000"/>
      <w:sz w:val="24"/>
    </w:rPr>
  </w:style>
  <w:style w:type="character" w:styleId="Strong">
    <w:name w:val="Strong"/>
    <w:basedOn w:val="DefaultParagraphFont"/>
    <w:qFormat/>
    <w:rsid w:val="007D4F9F"/>
    <w:rPr>
      <w:b/>
      <w:bCs/>
    </w:rPr>
  </w:style>
  <w:style w:type="paragraph" w:styleId="NormalWeb">
    <w:name w:val="Normal (Web)"/>
    <w:basedOn w:val="Normal"/>
    <w:rsid w:val="00450538"/>
    <w:pPr>
      <w:spacing w:before="100" w:beforeAutospacing="1" w:after="100" w:afterAutospacing="1"/>
    </w:pPr>
  </w:style>
  <w:style w:type="character" w:customStyle="1" w:styleId="CommentTextChar">
    <w:name w:val="Comment Text Char"/>
    <w:basedOn w:val="DefaultParagraphFont"/>
    <w:link w:val="CommentText"/>
    <w:uiPriority w:val="99"/>
    <w:locked/>
    <w:rsid w:val="00E076A3"/>
  </w:style>
  <w:style w:type="paragraph" w:styleId="NoSpacing">
    <w:name w:val="No Spacing"/>
    <w:uiPriority w:val="1"/>
    <w:qFormat/>
    <w:rsid w:val="001169E2"/>
    <w:rPr>
      <w:rFonts w:ascii="Calibri" w:eastAsia="Calibri" w:hAnsi="Calibri" w:cs="Arial"/>
      <w:sz w:val="22"/>
      <w:szCs w:val="22"/>
    </w:rPr>
  </w:style>
  <w:style w:type="paragraph" w:customStyle="1" w:styleId="Tabletext">
    <w:name w:val="Table text"/>
    <w:qFormat/>
    <w:rsid w:val="001169E2"/>
    <w:pPr>
      <w:spacing w:before="40" w:after="40"/>
    </w:pPr>
    <w:rPr>
      <w:rFonts w:ascii="Arial" w:hAnsi="Arial"/>
    </w:rPr>
  </w:style>
  <w:style w:type="paragraph" w:customStyle="1" w:styleId="Default">
    <w:name w:val="Default"/>
    <w:rsid w:val="0054252F"/>
    <w:pPr>
      <w:autoSpaceDE w:val="0"/>
      <w:autoSpaceDN w:val="0"/>
      <w:adjustRightInd w:val="0"/>
    </w:pPr>
    <w:rPr>
      <w:rFonts w:ascii="Arial" w:hAnsi="Arial" w:cs="Arial"/>
      <w:color w:val="000000"/>
      <w:sz w:val="24"/>
      <w:szCs w:val="24"/>
    </w:rPr>
  </w:style>
  <w:style w:type="character" w:customStyle="1" w:styleId="FootnoteTextChar">
    <w:name w:val="Footnote Text Char"/>
    <w:basedOn w:val="DefaultParagraphFont"/>
    <w:link w:val="FootnoteText"/>
    <w:rsid w:val="008352A2"/>
    <w:rPr>
      <w:lang w:bidi="ar-QA"/>
    </w:rPr>
  </w:style>
  <w:style w:type="paragraph" w:customStyle="1" w:styleId="StylebiblioTimesNewRoman">
    <w:name w:val="Style biblio + Times New Roman"/>
    <w:basedOn w:val="Normal"/>
    <w:uiPriority w:val="99"/>
    <w:rsid w:val="005744D7"/>
    <w:pPr>
      <w:keepLines/>
      <w:spacing w:after="120"/>
      <w:ind w:left="720" w:hanging="720"/>
    </w:pPr>
    <w:rPr>
      <w:szCs w:val="20"/>
    </w:rPr>
  </w:style>
  <w:style w:type="paragraph" w:styleId="ListParagraph">
    <w:name w:val="List Paragraph"/>
    <w:basedOn w:val="Normal"/>
    <w:uiPriority w:val="34"/>
    <w:qFormat/>
    <w:rsid w:val="008D1DA5"/>
    <w:pPr>
      <w:ind w:left="720"/>
    </w:pPr>
  </w:style>
  <w:style w:type="paragraph" w:styleId="Revision">
    <w:name w:val="Revision"/>
    <w:hidden/>
    <w:uiPriority w:val="99"/>
    <w:semiHidden/>
    <w:rsid w:val="007325FA"/>
    <w:rPr>
      <w:sz w:val="24"/>
      <w:szCs w:val="24"/>
    </w:rPr>
  </w:style>
  <w:style w:type="paragraph" w:styleId="BodyText">
    <w:name w:val="Body Text"/>
    <w:basedOn w:val="Normal"/>
    <w:link w:val="BodyTextChar"/>
    <w:rsid w:val="002A4720"/>
    <w:pPr>
      <w:spacing w:after="120"/>
    </w:pPr>
  </w:style>
  <w:style w:type="character" w:customStyle="1" w:styleId="BodyTextChar">
    <w:name w:val="Body Text Char"/>
    <w:basedOn w:val="DefaultParagraphFont"/>
    <w:link w:val="BodyText"/>
    <w:rsid w:val="002A4720"/>
    <w:rPr>
      <w:sz w:val="24"/>
      <w:szCs w:val="24"/>
    </w:rPr>
  </w:style>
  <w:style w:type="paragraph" w:styleId="ListBullet">
    <w:name w:val="List Bullet"/>
    <w:basedOn w:val="Normal"/>
    <w:rsid w:val="002A4720"/>
    <w:pPr>
      <w:numPr>
        <w:numId w:val="17"/>
      </w:numPr>
    </w:pPr>
    <w:rPr>
      <w:rFonts w:eastAsia="MS Mincho"/>
      <w:szCs w:val="20"/>
    </w:rPr>
  </w:style>
  <w:style w:type="paragraph" w:styleId="TOCHeading">
    <w:name w:val="TOC Heading"/>
    <w:basedOn w:val="Heading1"/>
    <w:next w:val="Normal"/>
    <w:uiPriority w:val="39"/>
    <w:semiHidden/>
    <w:unhideWhenUsed/>
    <w:qFormat/>
    <w:rsid w:val="008B3460"/>
    <w:pPr>
      <w:keepLines/>
      <w:spacing w:before="480" w:after="0" w:line="276" w:lineRule="auto"/>
      <w:outlineLvl w:val="9"/>
    </w:pPr>
    <w:rPr>
      <w:rFonts w:ascii="Cambria" w:hAnsi="Cambria" w:cs="Times New Roman"/>
      <w:color w:val="365F91"/>
      <w:kern w:val="0"/>
      <w:sz w:val="28"/>
      <w:szCs w:val="28"/>
    </w:rPr>
  </w:style>
</w:styles>
</file>

<file path=word/webSettings.xml><?xml version="1.0" encoding="utf-8"?>
<w:webSettings xmlns:r="http://schemas.openxmlformats.org/officeDocument/2006/relationships" xmlns:w="http://schemas.openxmlformats.org/wordprocessingml/2006/main">
  <w:divs>
    <w:div w:id="60105687">
      <w:bodyDiv w:val="1"/>
      <w:marLeft w:val="0"/>
      <w:marRight w:val="0"/>
      <w:marTop w:val="0"/>
      <w:marBottom w:val="0"/>
      <w:divBdr>
        <w:top w:val="none" w:sz="0" w:space="0" w:color="auto"/>
        <w:left w:val="none" w:sz="0" w:space="0" w:color="auto"/>
        <w:bottom w:val="none" w:sz="0" w:space="0" w:color="auto"/>
        <w:right w:val="none" w:sz="0" w:space="0" w:color="auto"/>
      </w:divBdr>
    </w:div>
    <w:div w:id="77799401">
      <w:bodyDiv w:val="1"/>
      <w:marLeft w:val="0"/>
      <w:marRight w:val="0"/>
      <w:marTop w:val="0"/>
      <w:marBottom w:val="0"/>
      <w:divBdr>
        <w:top w:val="none" w:sz="0" w:space="0" w:color="auto"/>
        <w:left w:val="none" w:sz="0" w:space="0" w:color="auto"/>
        <w:bottom w:val="none" w:sz="0" w:space="0" w:color="auto"/>
        <w:right w:val="none" w:sz="0" w:space="0" w:color="auto"/>
      </w:divBdr>
    </w:div>
    <w:div w:id="132722812">
      <w:bodyDiv w:val="1"/>
      <w:marLeft w:val="0"/>
      <w:marRight w:val="0"/>
      <w:marTop w:val="0"/>
      <w:marBottom w:val="0"/>
      <w:divBdr>
        <w:top w:val="none" w:sz="0" w:space="0" w:color="auto"/>
        <w:left w:val="none" w:sz="0" w:space="0" w:color="auto"/>
        <w:bottom w:val="none" w:sz="0" w:space="0" w:color="auto"/>
        <w:right w:val="none" w:sz="0" w:space="0" w:color="auto"/>
      </w:divBdr>
    </w:div>
    <w:div w:id="256527238">
      <w:bodyDiv w:val="1"/>
      <w:marLeft w:val="0"/>
      <w:marRight w:val="0"/>
      <w:marTop w:val="0"/>
      <w:marBottom w:val="0"/>
      <w:divBdr>
        <w:top w:val="none" w:sz="0" w:space="0" w:color="auto"/>
        <w:left w:val="none" w:sz="0" w:space="0" w:color="auto"/>
        <w:bottom w:val="none" w:sz="0" w:space="0" w:color="auto"/>
        <w:right w:val="none" w:sz="0" w:space="0" w:color="auto"/>
      </w:divBdr>
    </w:div>
    <w:div w:id="304508312">
      <w:bodyDiv w:val="1"/>
      <w:marLeft w:val="0"/>
      <w:marRight w:val="0"/>
      <w:marTop w:val="0"/>
      <w:marBottom w:val="0"/>
      <w:divBdr>
        <w:top w:val="none" w:sz="0" w:space="0" w:color="auto"/>
        <w:left w:val="none" w:sz="0" w:space="0" w:color="auto"/>
        <w:bottom w:val="none" w:sz="0" w:space="0" w:color="auto"/>
        <w:right w:val="none" w:sz="0" w:space="0" w:color="auto"/>
      </w:divBdr>
    </w:div>
    <w:div w:id="379016505">
      <w:bodyDiv w:val="1"/>
      <w:marLeft w:val="0"/>
      <w:marRight w:val="0"/>
      <w:marTop w:val="0"/>
      <w:marBottom w:val="0"/>
      <w:divBdr>
        <w:top w:val="none" w:sz="0" w:space="0" w:color="auto"/>
        <w:left w:val="none" w:sz="0" w:space="0" w:color="auto"/>
        <w:bottom w:val="none" w:sz="0" w:space="0" w:color="auto"/>
        <w:right w:val="none" w:sz="0" w:space="0" w:color="auto"/>
      </w:divBdr>
    </w:div>
    <w:div w:id="423109229">
      <w:bodyDiv w:val="1"/>
      <w:marLeft w:val="0"/>
      <w:marRight w:val="0"/>
      <w:marTop w:val="0"/>
      <w:marBottom w:val="0"/>
      <w:divBdr>
        <w:top w:val="none" w:sz="0" w:space="0" w:color="auto"/>
        <w:left w:val="none" w:sz="0" w:space="0" w:color="auto"/>
        <w:bottom w:val="none" w:sz="0" w:space="0" w:color="auto"/>
        <w:right w:val="none" w:sz="0" w:space="0" w:color="auto"/>
      </w:divBdr>
    </w:div>
    <w:div w:id="513690932">
      <w:bodyDiv w:val="1"/>
      <w:marLeft w:val="0"/>
      <w:marRight w:val="0"/>
      <w:marTop w:val="0"/>
      <w:marBottom w:val="0"/>
      <w:divBdr>
        <w:top w:val="none" w:sz="0" w:space="0" w:color="auto"/>
        <w:left w:val="none" w:sz="0" w:space="0" w:color="auto"/>
        <w:bottom w:val="none" w:sz="0" w:space="0" w:color="auto"/>
        <w:right w:val="none" w:sz="0" w:space="0" w:color="auto"/>
      </w:divBdr>
    </w:div>
    <w:div w:id="592325632">
      <w:bodyDiv w:val="1"/>
      <w:marLeft w:val="0"/>
      <w:marRight w:val="0"/>
      <w:marTop w:val="0"/>
      <w:marBottom w:val="0"/>
      <w:divBdr>
        <w:top w:val="none" w:sz="0" w:space="0" w:color="auto"/>
        <w:left w:val="none" w:sz="0" w:space="0" w:color="auto"/>
        <w:bottom w:val="none" w:sz="0" w:space="0" w:color="auto"/>
        <w:right w:val="none" w:sz="0" w:space="0" w:color="auto"/>
      </w:divBdr>
    </w:div>
    <w:div w:id="607585138">
      <w:bodyDiv w:val="1"/>
      <w:marLeft w:val="0"/>
      <w:marRight w:val="0"/>
      <w:marTop w:val="0"/>
      <w:marBottom w:val="0"/>
      <w:divBdr>
        <w:top w:val="none" w:sz="0" w:space="0" w:color="auto"/>
        <w:left w:val="none" w:sz="0" w:space="0" w:color="auto"/>
        <w:bottom w:val="none" w:sz="0" w:space="0" w:color="auto"/>
        <w:right w:val="none" w:sz="0" w:space="0" w:color="auto"/>
      </w:divBdr>
    </w:div>
    <w:div w:id="686832369">
      <w:bodyDiv w:val="1"/>
      <w:marLeft w:val="0"/>
      <w:marRight w:val="0"/>
      <w:marTop w:val="0"/>
      <w:marBottom w:val="0"/>
      <w:divBdr>
        <w:top w:val="none" w:sz="0" w:space="0" w:color="auto"/>
        <w:left w:val="none" w:sz="0" w:space="0" w:color="auto"/>
        <w:bottom w:val="none" w:sz="0" w:space="0" w:color="auto"/>
        <w:right w:val="none" w:sz="0" w:space="0" w:color="auto"/>
      </w:divBdr>
    </w:div>
    <w:div w:id="772822286">
      <w:bodyDiv w:val="1"/>
      <w:marLeft w:val="0"/>
      <w:marRight w:val="0"/>
      <w:marTop w:val="0"/>
      <w:marBottom w:val="0"/>
      <w:divBdr>
        <w:top w:val="none" w:sz="0" w:space="0" w:color="auto"/>
        <w:left w:val="none" w:sz="0" w:space="0" w:color="auto"/>
        <w:bottom w:val="none" w:sz="0" w:space="0" w:color="auto"/>
        <w:right w:val="none" w:sz="0" w:space="0" w:color="auto"/>
      </w:divBdr>
    </w:div>
    <w:div w:id="797338142">
      <w:bodyDiv w:val="1"/>
      <w:marLeft w:val="0"/>
      <w:marRight w:val="0"/>
      <w:marTop w:val="0"/>
      <w:marBottom w:val="0"/>
      <w:divBdr>
        <w:top w:val="none" w:sz="0" w:space="0" w:color="auto"/>
        <w:left w:val="none" w:sz="0" w:space="0" w:color="auto"/>
        <w:bottom w:val="none" w:sz="0" w:space="0" w:color="auto"/>
        <w:right w:val="none" w:sz="0" w:space="0" w:color="auto"/>
      </w:divBdr>
    </w:div>
    <w:div w:id="811286106">
      <w:bodyDiv w:val="1"/>
      <w:marLeft w:val="0"/>
      <w:marRight w:val="0"/>
      <w:marTop w:val="0"/>
      <w:marBottom w:val="0"/>
      <w:divBdr>
        <w:top w:val="none" w:sz="0" w:space="0" w:color="auto"/>
        <w:left w:val="none" w:sz="0" w:space="0" w:color="auto"/>
        <w:bottom w:val="none" w:sz="0" w:space="0" w:color="auto"/>
        <w:right w:val="none" w:sz="0" w:space="0" w:color="auto"/>
      </w:divBdr>
    </w:div>
    <w:div w:id="986666335">
      <w:bodyDiv w:val="1"/>
      <w:marLeft w:val="0"/>
      <w:marRight w:val="0"/>
      <w:marTop w:val="0"/>
      <w:marBottom w:val="0"/>
      <w:divBdr>
        <w:top w:val="none" w:sz="0" w:space="0" w:color="auto"/>
        <w:left w:val="none" w:sz="0" w:space="0" w:color="auto"/>
        <w:bottom w:val="none" w:sz="0" w:space="0" w:color="auto"/>
        <w:right w:val="none" w:sz="0" w:space="0" w:color="auto"/>
      </w:divBdr>
    </w:div>
    <w:div w:id="1042826188">
      <w:bodyDiv w:val="1"/>
      <w:marLeft w:val="0"/>
      <w:marRight w:val="0"/>
      <w:marTop w:val="0"/>
      <w:marBottom w:val="0"/>
      <w:divBdr>
        <w:top w:val="none" w:sz="0" w:space="0" w:color="auto"/>
        <w:left w:val="none" w:sz="0" w:space="0" w:color="auto"/>
        <w:bottom w:val="none" w:sz="0" w:space="0" w:color="auto"/>
        <w:right w:val="none" w:sz="0" w:space="0" w:color="auto"/>
      </w:divBdr>
    </w:div>
    <w:div w:id="1053771174">
      <w:bodyDiv w:val="1"/>
      <w:marLeft w:val="0"/>
      <w:marRight w:val="0"/>
      <w:marTop w:val="0"/>
      <w:marBottom w:val="0"/>
      <w:divBdr>
        <w:top w:val="none" w:sz="0" w:space="0" w:color="auto"/>
        <w:left w:val="none" w:sz="0" w:space="0" w:color="auto"/>
        <w:bottom w:val="none" w:sz="0" w:space="0" w:color="auto"/>
        <w:right w:val="none" w:sz="0" w:space="0" w:color="auto"/>
      </w:divBdr>
    </w:div>
    <w:div w:id="1244143101">
      <w:bodyDiv w:val="1"/>
      <w:marLeft w:val="0"/>
      <w:marRight w:val="0"/>
      <w:marTop w:val="0"/>
      <w:marBottom w:val="0"/>
      <w:divBdr>
        <w:top w:val="none" w:sz="0" w:space="0" w:color="auto"/>
        <w:left w:val="none" w:sz="0" w:space="0" w:color="auto"/>
        <w:bottom w:val="none" w:sz="0" w:space="0" w:color="auto"/>
        <w:right w:val="none" w:sz="0" w:space="0" w:color="auto"/>
      </w:divBdr>
    </w:div>
    <w:div w:id="1308630085">
      <w:bodyDiv w:val="1"/>
      <w:marLeft w:val="0"/>
      <w:marRight w:val="0"/>
      <w:marTop w:val="0"/>
      <w:marBottom w:val="0"/>
      <w:divBdr>
        <w:top w:val="none" w:sz="0" w:space="0" w:color="auto"/>
        <w:left w:val="none" w:sz="0" w:space="0" w:color="auto"/>
        <w:bottom w:val="none" w:sz="0" w:space="0" w:color="auto"/>
        <w:right w:val="none" w:sz="0" w:space="0" w:color="auto"/>
      </w:divBdr>
    </w:div>
    <w:div w:id="1459177632">
      <w:bodyDiv w:val="1"/>
      <w:marLeft w:val="0"/>
      <w:marRight w:val="0"/>
      <w:marTop w:val="0"/>
      <w:marBottom w:val="0"/>
      <w:divBdr>
        <w:top w:val="none" w:sz="0" w:space="0" w:color="auto"/>
        <w:left w:val="none" w:sz="0" w:space="0" w:color="auto"/>
        <w:bottom w:val="none" w:sz="0" w:space="0" w:color="auto"/>
        <w:right w:val="none" w:sz="0" w:space="0" w:color="auto"/>
      </w:divBdr>
    </w:div>
    <w:div w:id="1608469410">
      <w:bodyDiv w:val="1"/>
      <w:marLeft w:val="0"/>
      <w:marRight w:val="0"/>
      <w:marTop w:val="0"/>
      <w:marBottom w:val="0"/>
      <w:divBdr>
        <w:top w:val="none" w:sz="0" w:space="0" w:color="auto"/>
        <w:left w:val="none" w:sz="0" w:space="0" w:color="auto"/>
        <w:bottom w:val="none" w:sz="0" w:space="0" w:color="auto"/>
        <w:right w:val="none" w:sz="0" w:space="0" w:color="auto"/>
      </w:divBdr>
    </w:div>
    <w:div w:id="1619137910">
      <w:bodyDiv w:val="1"/>
      <w:marLeft w:val="0"/>
      <w:marRight w:val="0"/>
      <w:marTop w:val="0"/>
      <w:marBottom w:val="0"/>
      <w:divBdr>
        <w:top w:val="none" w:sz="0" w:space="0" w:color="auto"/>
        <w:left w:val="none" w:sz="0" w:space="0" w:color="auto"/>
        <w:bottom w:val="none" w:sz="0" w:space="0" w:color="auto"/>
        <w:right w:val="none" w:sz="0" w:space="0" w:color="auto"/>
      </w:divBdr>
    </w:div>
    <w:div w:id="1722052944">
      <w:bodyDiv w:val="1"/>
      <w:marLeft w:val="0"/>
      <w:marRight w:val="0"/>
      <w:marTop w:val="0"/>
      <w:marBottom w:val="0"/>
      <w:divBdr>
        <w:top w:val="none" w:sz="0" w:space="0" w:color="auto"/>
        <w:left w:val="none" w:sz="0" w:space="0" w:color="auto"/>
        <w:bottom w:val="none" w:sz="0" w:space="0" w:color="auto"/>
        <w:right w:val="none" w:sz="0" w:space="0" w:color="auto"/>
      </w:divBdr>
    </w:div>
    <w:div w:id="1785222400">
      <w:bodyDiv w:val="1"/>
      <w:marLeft w:val="0"/>
      <w:marRight w:val="0"/>
      <w:marTop w:val="0"/>
      <w:marBottom w:val="0"/>
      <w:divBdr>
        <w:top w:val="none" w:sz="0" w:space="0" w:color="auto"/>
        <w:left w:val="none" w:sz="0" w:space="0" w:color="auto"/>
        <w:bottom w:val="none" w:sz="0" w:space="0" w:color="auto"/>
        <w:right w:val="none" w:sz="0" w:space="0" w:color="auto"/>
      </w:divBdr>
    </w:div>
    <w:div w:id="1790466086">
      <w:bodyDiv w:val="1"/>
      <w:marLeft w:val="0"/>
      <w:marRight w:val="0"/>
      <w:marTop w:val="0"/>
      <w:marBottom w:val="0"/>
      <w:divBdr>
        <w:top w:val="none" w:sz="0" w:space="0" w:color="auto"/>
        <w:left w:val="none" w:sz="0" w:space="0" w:color="auto"/>
        <w:bottom w:val="none" w:sz="0" w:space="0" w:color="auto"/>
        <w:right w:val="none" w:sz="0" w:space="0" w:color="auto"/>
      </w:divBdr>
    </w:div>
    <w:div w:id="1823082765">
      <w:bodyDiv w:val="1"/>
      <w:marLeft w:val="0"/>
      <w:marRight w:val="0"/>
      <w:marTop w:val="0"/>
      <w:marBottom w:val="0"/>
      <w:divBdr>
        <w:top w:val="none" w:sz="0" w:space="0" w:color="auto"/>
        <w:left w:val="none" w:sz="0" w:space="0" w:color="auto"/>
        <w:bottom w:val="none" w:sz="0" w:space="0" w:color="auto"/>
        <w:right w:val="none" w:sz="0" w:space="0" w:color="auto"/>
      </w:divBdr>
    </w:div>
    <w:div w:id="2050952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hrq.gov/hrqa99.pdf" TargetMode="External"/><Relationship Id="rId13" Type="http://schemas.openxmlformats.org/officeDocument/2006/relationships/fontTable" Target="fontTable.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cdc.gov/chronicdisease/resources/publications/aag/pdf/2011/Diabetes-AAG-2011-508.pdf" TargetMode="External"/><Relationship Id="rId4" Type="http://schemas.openxmlformats.org/officeDocument/2006/relationships/settings" Target="settings.xml"/><Relationship Id="rId9" Type="http://schemas.openxmlformats.org/officeDocument/2006/relationships/hyperlink" Target="http://diabetes.niddk.nih.gov/dm/pubs/statistic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19CA7CC-BC60-481D-BF11-14D10C3E8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5</Pages>
  <Words>5303</Words>
  <Characters>32339</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OMB Clearance Application</vt:lpstr>
    </vt:vector>
  </TitlesOfParts>
  <Company>N.O.R.C.</Company>
  <LinksUpToDate>false</LinksUpToDate>
  <CharactersWithSpaces>37567</CharactersWithSpaces>
  <SharedDoc>false</SharedDoc>
  <HLinks>
    <vt:vector size="36" baseType="variant">
      <vt:variant>
        <vt:i4>3407981</vt:i4>
      </vt:variant>
      <vt:variant>
        <vt:i4>26</vt:i4>
      </vt:variant>
      <vt:variant>
        <vt:i4>0</vt:i4>
      </vt:variant>
      <vt:variant>
        <vt:i4>5</vt:i4>
      </vt:variant>
      <vt:variant>
        <vt:lpwstr>http://www.cdc.gov/chronicdisease/resources/publications/aag/pdf/2011/Diabetes-AAG-2011-508.pdf</vt:lpwstr>
      </vt:variant>
      <vt:variant>
        <vt:lpwstr/>
      </vt:variant>
      <vt:variant>
        <vt:i4>7929890</vt:i4>
      </vt:variant>
      <vt:variant>
        <vt:i4>23</vt:i4>
      </vt:variant>
      <vt:variant>
        <vt:i4>0</vt:i4>
      </vt:variant>
      <vt:variant>
        <vt:i4>5</vt:i4>
      </vt:variant>
      <vt:variant>
        <vt:lpwstr>http://diabetes.niddk.nih.gov/dm/pubs/statistics/</vt:lpwstr>
      </vt:variant>
      <vt:variant>
        <vt:lpwstr>Racial</vt:lpwstr>
      </vt:variant>
      <vt:variant>
        <vt:i4>4456459</vt:i4>
      </vt:variant>
      <vt:variant>
        <vt:i4>19</vt:i4>
      </vt:variant>
      <vt:variant>
        <vt:i4>0</vt:i4>
      </vt:variant>
      <vt:variant>
        <vt:i4>5</vt:i4>
      </vt:variant>
      <vt:variant>
        <vt:lpwstr/>
      </vt:variant>
      <vt:variant>
        <vt:lpwstr>_ENREF_5</vt:lpwstr>
      </vt:variant>
      <vt:variant>
        <vt:i4>4521995</vt:i4>
      </vt:variant>
      <vt:variant>
        <vt:i4>16</vt:i4>
      </vt:variant>
      <vt:variant>
        <vt:i4>0</vt:i4>
      </vt:variant>
      <vt:variant>
        <vt:i4>5</vt:i4>
      </vt:variant>
      <vt:variant>
        <vt:lpwstr/>
      </vt:variant>
      <vt:variant>
        <vt:lpwstr>_ENREF_4</vt:lpwstr>
      </vt:variant>
      <vt:variant>
        <vt:i4>4194315</vt:i4>
      </vt:variant>
      <vt:variant>
        <vt:i4>6</vt:i4>
      </vt:variant>
      <vt:variant>
        <vt:i4>0</vt:i4>
      </vt:variant>
      <vt:variant>
        <vt:i4>5</vt:i4>
      </vt:variant>
      <vt:variant>
        <vt:lpwstr/>
      </vt:variant>
      <vt:variant>
        <vt:lpwstr>_ENREF_1</vt:lpwstr>
      </vt:variant>
      <vt:variant>
        <vt:i4>6946866</vt:i4>
      </vt:variant>
      <vt:variant>
        <vt:i4>3</vt:i4>
      </vt:variant>
      <vt:variant>
        <vt:i4>0</vt:i4>
      </vt:variant>
      <vt:variant>
        <vt:i4>5</vt:i4>
      </vt:variant>
      <vt:variant>
        <vt:lpwstr>http://www.ahrq.gov/hrqa99.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Clearance Application</dc:title>
  <dc:creator>hamlin-ben</dc:creator>
  <cp:lastModifiedBy>DHHS</cp:lastModifiedBy>
  <cp:revision>3</cp:revision>
  <cp:lastPrinted>2012-08-27T21:09:00Z</cp:lastPrinted>
  <dcterms:created xsi:type="dcterms:W3CDTF">2012-11-06T13:34:00Z</dcterms:created>
  <dcterms:modified xsi:type="dcterms:W3CDTF">2013-01-09T20:31:00Z</dcterms:modified>
</cp:coreProperties>
</file>